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1771D34" w14:textId="55665535"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21B44">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0D487F">
        <w:t xml:space="preserve">istema informático </w:t>
      </w:r>
      <w:r w:rsidR="003E2BBF">
        <w:t>para la gestión de la información de la línea cost</w:t>
      </w:r>
      <w:r w:rsidR="00621B44">
        <w:t>a</w:t>
      </w:r>
      <w:r w:rsidR="003E2BBF">
        <w:t xml:space="preserve"> cubanas</w:t>
      </w:r>
      <w:r w:rsidRPr="000D487F">
        <w:t xml:space="preserve">, </w:t>
      </w:r>
      <w:r w:rsidR="00621B44">
        <w:t>par</w:t>
      </w:r>
      <w:r w:rsidR="00770A71">
        <w:t>a</w:t>
      </w:r>
      <w:r w:rsidR="00621B44">
        <w:t xml:space="preserve"> la</w:t>
      </w:r>
      <w:r w:rsidRPr="000D487F">
        <w:t xml:space="preserve"> empresa </w:t>
      </w:r>
      <w:proofErr w:type="spellStart"/>
      <w:r w:rsidRPr="000D487F">
        <w:t>Geocuba</w:t>
      </w:r>
      <w:proofErr w:type="spellEnd"/>
      <w:r w:rsidRPr="000D487F">
        <w:t>.”</w:t>
      </w:r>
    </w:p>
    <w:p w14:paraId="01A8427D" w14:textId="77777777" w:rsidR="00405B13" w:rsidRPr="006E2D14" w:rsidRDefault="00405B13" w:rsidP="00DE3FF8">
      <w:pPr>
        <w:pStyle w:val="Encabezado"/>
      </w:pPr>
    </w:p>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3F453691"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w:t>
      </w:r>
      <w:proofErr w:type="spellStart"/>
      <w:r w:rsidRPr="00665892">
        <w:rPr>
          <w:color w:val="auto"/>
        </w:rPr>
        <w:t>Dr.</w:t>
      </w:r>
      <w:r w:rsidR="00A037B1">
        <w:rPr>
          <w:color w:val="auto"/>
        </w:rPr>
        <w:t>C</w:t>
      </w:r>
      <w:proofErr w:type="spellEnd"/>
      <w:r w:rsidRPr="00665892">
        <w:rPr>
          <w:color w:val="auto"/>
        </w:rPr>
        <w:t xml:space="preserve"> </w:t>
      </w:r>
      <w:proofErr w:type="spellStart"/>
      <w:r w:rsidRPr="00665892">
        <w:rPr>
          <w:color w:val="auto"/>
        </w:rPr>
        <w:t>Dionis</w:t>
      </w:r>
      <w:proofErr w:type="spellEnd"/>
      <w:r w:rsidRPr="00665892">
        <w:rPr>
          <w:color w:val="auto"/>
        </w:rPr>
        <w:t xml:space="preserve">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4E684210" w14:textId="6E6821E7" w:rsidR="00CC18BA" w:rsidRPr="00CC18BA" w:rsidRDefault="00084212">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r>
            <w:fldChar w:fldCharType="begin"/>
          </w:r>
          <w:r>
            <w:instrText xml:space="preserve"> TOC \o "1-3" \h \z \u </w:instrText>
          </w:r>
          <w:r>
            <w:fldChar w:fldCharType="separate"/>
          </w:r>
          <w:hyperlink w:anchor="_Toc176513906" w:history="1">
            <w:r w:rsidR="00CC18BA" w:rsidRPr="00CC18BA">
              <w:rPr>
                <w:rStyle w:val="Hipervnculo"/>
                <w:noProof/>
                <w:sz w:val="24"/>
                <w:szCs w:val="24"/>
              </w:rPr>
              <w:t>Resume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5</w:t>
            </w:r>
            <w:r w:rsidR="00CC18BA" w:rsidRPr="00CC18BA">
              <w:rPr>
                <w:noProof/>
                <w:webHidden/>
                <w:sz w:val="24"/>
                <w:szCs w:val="24"/>
              </w:rPr>
              <w:fldChar w:fldCharType="end"/>
            </w:r>
          </w:hyperlink>
        </w:p>
        <w:p w14:paraId="10BB2F9D" w14:textId="7115E516" w:rsidR="00CC18BA" w:rsidRPr="00CC18BA" w:rsidRDefault="000473F1">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7" w:history="1">
            <w:r w:rsidR="00CC18BA" w:rsidRPr="00CC18BA">
              <w:rPr>
                <w:rStyle w:val="Hipervnculo"/>
                <w:noProof/>
                <w:sz w:val="24"/>
                <w:szCs w:val="24"/>
              </w:rPr>
              <w:t>Introducc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6</w:t>
            </w:r>
            <w:r w:rsidR="00CC18BA" w:rsidRPr="00CC18BA">
              <w:rPr>
                <w:noProof/>
                <w:webHidden/>
                <w:sz w:val="24"/>
                <w:szCs w:val="24"/>
              </w:rPr>
              <w:fldChar w:fldCharType="end"/>
            </w:r>
          </w:hyperlink>
        </w:p>
        <w:p w14:paraId="781E5EAB" w14:textId="7509A02D" w:rsidR="00CC18BA" w:rsidRPr="00CC18BA" w:rsidRDefault="000473F1">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8" w:history="1">
            <w:r w:rsidR="00CC18BA" w:rsidRPr="00CC18BA">
              <w:rPr>
                <w:rStyle w:val="Hipervnculo"/>
                <w:noProof/>
                <w:sz w:val="24"/>
                <w:szCs w:val="24"/>
              </w:rPr>
              <w:t>Capítulo 1 Marco Teórico Conceptual</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8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4022AEA5" w14:textId="1E4090F4" w:rsidR="00CC18BA" w:rsidRPr="00CC18BA" w:rsidRDefault="000473F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9" w:history="1">
            <w:r w:rsidR="00CC18BA" w:rsidRPr="00CC18BA">
              <w:rPr>
                <w:rStyle w:val="Hipervnculo"/>
                <w:noProof/>
                <w:sz w:val="24"/>
                <w:szCs w:val="24"/>
              </w:rPr>
              <w:t>1.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Estado del Art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9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0D92D8C5" w14:textId="3BC6F3B4" w:rsidR="00CC18BA" w:rsidRPr="00CC18BA" w:rsidRDefault="000473F1">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0" w:history="1">
            <w:r w:rsidR="00CC18BA" w:rsidRPr="00CC18BA">
              <w:rPr>
                <w:rStyle w:val="Hipervnculo"/>
                <w:noProof/>
              </w:rPr>
              <w:t>Ámbito Inter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0 \h </w:instrText>
            </w:r>
            <w:r w:rsidR="00CC18BA" w:rsidRPr="00CC18BA">
              <w:rPr>
                <w:noProof/>
                <w:webHidden/>
              </w:rPr>
            </w:r>
            <w:r w:rsidR="00CC18BA" w:rsidRPr="00CC18BA">
              <w:rPr>
                <w:noProof/>
                <w:webHidden/>
              </w:rPr>
              <w:fldChar w:fldCharType="separate"/>
            </w:r>
            <w:r w:rsidR="00CC18BA" w:rsidRPr="00CC18BA">
              <w:rPr>
                <w:noProof/>
                <w:webHidden/>
              </w:rPr>
              <w:t>8</w:t>
            </w:r>
            <w:r w:rsidR="00CC18BA" w:rsidRPr="00CC18BA">
              <w:rPr>
                <w:noProof/>
                <w:webHidden/>
              </w:rPr>
              <w:fldChar w:fldCharType="end"/>
            </w:r>
          </w:hyperlink>
        </w:p>
        <w:p w14:paraId="5592B576" w14:textId="5FD6F855" w:rsidR="00CC18BA" w:rsidRPr="00CC18BA" w:rsidRDefault="000473F1">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1" w:history="1">
            <w:r w:rsidR="00CC18BA" w:rsidRPr="00CC18BA">
              <w:rPr>
                <w:rStyle w:val="Hipervnculo"/>
                <w:noProof/>
              </w:rPr>
              <w:t>1.2.2  Ámbito 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1 \h </w:instrText>
            </w:r>
            <w:r w:rsidR="00CC18BA" w:rsidRPr="00CC18BA">
              <w:rPr>
                <w:noProof/>
                <w:webHidden/>
              </w:rPr>
            </w:r>
            <w:r w:rsidR="00CC18BA" w:rsidRPr="00CC18BA">
              <w:rPr>
                <w:noProof/>
                <w:webHidden/>
              </w:rPr>
              <w:fldChar w:fldCharType="separate"/>
            </w:r>
            <w:r w:rsidR="00CC18BA" w:rsidRPr="00CC18BA">
              <w:rPr>
                <w:noProof/>
                <w:webHidden/>
              </w:rPr>
              <w:t>10</w:t>
            </w:r>
            <w:r w:rsidR="00CC18BA" w:rsidRPr="00CC18BA">
              <w:rPr>
                <w:noProof/>
                <w:webHidden/>
              </w:rPr>
              <w:fldChar w:fldCharType="end"/>
            </w:r>
          </w:hyperlink>
        </w:p>
        <w:p w14:paraId="78485D09" w14:textId="1212FCA6" w:rsidR="00CC18BA" w:rsidRPr="00CC18BA" w:rsidRDefault="000473F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2" w:history="1">
            <w:r w:rsidR="00CC18BA" w:rsidRPr="00CC18BA">
              <w:rPr>
                <w:rStyle w:val="Hipervnculo"/>
                <w:noProof/>
                <w:sz w:val="24"/>
                <w:szCs w:val="24"/>
              </w:rPr>
              <w:t>1.2</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0B261510" w14:textId="55C5F61B" w:rsidR="00CC18BA" w:rsidRPr="00CC18BA" w:rsidRDefault="000473F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3" w:history="1">
            <w:r w:rsidR="00CC18BA" w:rsidRPr="00CC18BA">
              <w:rPr>
                <w:rStyle w:val="Hipervnculo"/>
                <w:noProof/>
                <w:sz w:val="24"/>
                <w:szCs w:val="24"/>
              </w:rPr>
              <w:t>1.3</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istema de 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4F02C4C7" w14:textId="6D1ED1D7" w:rsidR="00CC18BA" w:rsidRPr="00CC18BA" w:rsidRDefault="000473F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4" w:history="1">
            <w:r w:rsidR="00CC18BA" w:rsidRPr="00CC18BA">
              <w:rPr>
                <w:rStyle w:val="Hipervnculo"/>
                <w:noProof/>
                <w:sz w:val="24"/>
                <w:szCs w:val="24"/>
              </w:rPr>
              <w:t>1.4</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ervicios Web</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3843E873" w14:textId="0CBDA055" w:rsidR="00CC18BA" w:rsidRPr="00CC18BA" w:rsidRDefault="000473F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5" w:history="1">
            <w:r w:rsidR="00CC18BA" w:rsidRPr="00CC18BA">
              <w:rPr>
                <w:rStyle w:val="Hipervnculo"/>
                <w:noProof/>
                <w:sz w:val="24"/>
                <w:szCs w:val="24"/>
              </w:rPr>
              <w:t>1.5</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de Microservic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20395BAC" w14:textId="162A1287" w:rsidR="00CC18BA" w:rsidRPr="00CC18BA" w:rsidRDefault="000473F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6" w:history="1">
            <w:r w:rsidR="00CC18BA" w:rsidRPr="00CC18BA">
              <w:rPr>
                <w:rStyle w:val="Hipervnculo"/>
                <w:noProof/>
                <w:sz w:val="24"/>
                <w:szCs w:val="24"/>
              </w:rPr>
              <w:t>1.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Pruebas de Softwar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537E8B6F" w14:textId="00627758" w:rsidR="00CC18BA" w:rsidRPr="00CC18BA" w:rsidRDefault="000473F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7" w:history="1">
            <w:r w:rsidR="00CC18BA" w:rsidRPr="00CC18BA">
              <w:rPr>
                <w:rStyle w:val="Hipervnculo"/>
                <w:noProof/>
                <w:sz w:val="24"/>
                <w:szCs w:val="24"/>
              </w:rPr>
              <w:t>1.7</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erramientas y tecnologías utilizadas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38B7F2C6" w14:textId="30E159DB" w:rsidR="00CC18BA" w:rsidRPr="00CC18BA" w:rsidRDefault="000473F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8" w:history="1">
            <w:r w:rsidR="00CC18BA" w:rsidRPr="00CC18BA">
              <w:rPr>
                <w:rStyle w:val="Hipervnculo"/>
                <w:noProof/>
              </w:rPr>
              <w:t>1.7.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Studio Code</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8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03E95A6B" w14:textId="4B723157" w:rsidR="00CC18BA" w:rsidRPr="00CC18BA" w:rsidRDefault="000473F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9" w:history="1">
            <w:r w:rsidR="00CC18BA" w:rsidRPr="00CC18BA">
              <w:rPr>
                <w:rStyle w:val="Hipervnculo"/>
                <w:noProof/>
              </w:rPr>
              <w:t>1.7.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Paradigm</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9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2A3E6F19" w14:textId="65683D82" w:rsidR="00CC18BA" w:rsidRPr="00CC18BA" w:rsidRDefault="000473F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0" w:history="1">
            <w:r w:rsidR="00CC18BA" w:rsidRPr="00CC18BA">
              <w:rPr>
                <w:rStyle w:val="Hipervnculo"/>
                <w:noProof/>
              </w:rPr>
              <w:t>1.7.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Gi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0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3838DCB6" w14:textId="4936AF63" w:rsidR="00CC18BA" w:rsidRPr="00CC18BA" w:rsidRDefault="000473F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1" w:history="1">
            <w:r w:rsidR="00CC18BA" w:rsidRPr="00CC18BA">
              <w:rPr>
                <w:rStyle w:val="Hipervnculo"/>
                <w:noProof/>
              </w:rPr>
              <w:t>1.7.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Postman</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1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787808A8" w14:textId="4EBF6A6A" w:rsidR="00CC18BA" w:rsidRPr="00CC18BA" w:rsidRDefault="000473F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2" w:history="1">
            <w:r w:rsidR="00CC18BA" w:rsidRPr="00CC18BA">
              <w:rPr>
                <w:rStyle w:val="Hipervnculo"/>
                <w:noProof/>
              </w:rPr>
              <w:t>1.7.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Compa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2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2FF10D5E" w14:textId="4140059F" w:rsidR="00CC18BA" w:rsidRPr="00CC18BA" w:rsidRDefault="000473F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3" w:history="1">
            <w:r w:rsidR="00CC18BA" w:rsidRPr="00CC18BA">
              <w:rPr>
                <w:rStyle w:val="Hipervnculo"/>
                <w:noProof/>
              </w:rPr>
              <w:t>1.7.6</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Node .J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3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4D9A9E33" w14:textId="37CDE1BB" w:rsidR="00CC18BA" w:rsidRPr="00CC18BA" w:rsidRDefault="000473F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24" w:history="1">
            <w:r w:rsidR="00CC18BA" w:rsidRPr="00CC18BA">
              <w:rPr>
                <w:rStyle w:val="Hipervnculo"/>
                <w:noProof/>
                <w:sz w:val="24"/>
                <w:szCs w:val="24"/>
              </w:rPr>
              <w:t>1.8</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Lenguajes a emplear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2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3</w:t>
            </w:r>
            <w:r w:rsidR="00CC18BA" w:rsidRPr="00CC18BA">
              <w:rPr>
                <w:noProof/>
                <w:webHidden/>
                <w:sz w:val="24"/>
                <w:szCs w:val="24"/>
              </w:rPr>
              <w:fldChar w:fldCharType="end"/>
            </w:r>
          </w:hyperlink>
        </w:p>
        <w:p w14:paraId="3FB3D635" w14:textId="0D63886D" w:rsidR="00CC18BA" w:rsidRPr="00CC18BA" w:rsidRDefault="000473F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5" w:history="1">
            <w:r w:rsidR="00CC18BA" w:rsidRPr="00CC18BA">
              <w:rPr>
                <w:rStyle w:val="Hipervnculo"/>
                <w:noProof/>
              </w:rPr>
              <w:t>1.8.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ac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5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12D7443" w14:textId="159A4FC3" w:rsidR="00CC18BA" w:rsidRPr="00CC18BA" w:rsidRDefault="000473F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6" w:history="1">
            <w:r w:rsidR="00CC18BA" w:rsidRPr="00CC18BA">
              <w:rPr>
                <w:rStyle w:val="Hipervnculo"/>
                <w:noProof/>
              </w:rPr>
              <w:t>1.8.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HTM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6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7D21357" w14:textId="73F1EADB" w:rsidR="00CC18BA" w:rsidRPr="00CC18BA" w:rsidRDefault="000473F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7" w:history="1">
            <w:r w:rsidR="00CC18BA" w:rsidRPr="00CC18BA">
              <w:rPr>
                <w:rStyle w:val="Hipervnculo"/>
                <w:noProof/>
              </w:rPr>
              <w:t>1.8.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C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7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513CEB1D" w14:textId="7FA61A07" w:rsidR="00CC18BA" w:rsidRPr="00CC18BA" w:rsidRDefault="000473F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8" w:history="1">
            <w:r w:rsidR="00CC18BA" w:rsidRPr="00CC18BA">
              <w:rPr>
                <w:rStyle w:val="Hipervnculo"/>
                <w:noProof/>
              </w:rPr>
              <w:t>1.8.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Javascrip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8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291490C7" w14:textId="7CEF94E8" w:rsidR="00CC18BA" w:rsidRPr="00CC18BA" w:rsidRDefault="000473F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9" w:history="1">
            <w:r w:rsidR="00CC18BA" w:rsidRPr="00CC18BA">
              <w:rPr>
                <w:rStyle w:val="Hipervnculo"/>
                <w:noProof/>
              </w:rPr>
              <w:t>1.8.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DB</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9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1502E296" w14:textId="7AC6D7F0" w:rsidR="00CC18BA" w:rsidRPr="00CC18BA" w:rsidRDefault="000473F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0" w:history="1">
            <w:r w:rsidR="00CC18BA" w:rsidRPr="00CC18BA">
              <w:rPr>
                <w:rStyle w:val="Hipervnculo"/>
                <w:noProof/>
                <w:sz w:val="24"/>
                <w:szCs w:val="24"/>
              </w:rPr>
              <w:t>1.9</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Cliente-Servidor</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0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2ABB4220" w14:textId="3768A5B5" w:rsidR="00CC18BA" w:rsidRPr="00CC18BA" w:rsidRDefault="000473F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1" w:history="1">
            <w:r w:rsidR="00CC18BA" w:rsidRPr="00CC18BA">
              <w:rPr>
                <w:rStyle w:val="Hipervnculo"/>
                <w:noProof/>
                <w:sz w:val="24"/>
                <w:szCs w:val="24"/>
              </w:rPr>
              <w:t>1.10</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Metodologías de Desarrollo Programación Extrema (XP)</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1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6CE490DA" w14:textId="557D72B2" w:rsidR="00CC18BA" w:rsidRPr="00CC18BA" w:rsidRDefault="000473F1">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2" w:history="1">
            <w:r w:rsidR="00CC18BA" w:rsidRPr="00CC18BA">
              <w:rPr>
                <w:rStyle w:val="Hipervnculo"/>
                <w:noProof/>
                <w:sz w:val="24"/>
                <w:szCs w:val="24"/>
              </w:rPr>
              <w:t>Capítulo 2. Planificación y Diseño</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1795E320" w14:textId="34A4E881" w:rsidR="00CC18BA" w:rsidRPr="00CC18BA" w:rsidRDefault="000473F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3" w:history="1">
            <w:r w:rsidR="00CC18BA" w:rsidRPr="00CC18BA">
              <w:rPr>
                <w:rStyle w:val="Hipervnculo"/>
                <w:noProof/>
                <w:sz w:val="24"/>
                <w:szCs w:val="24"/>
              </w:rPr>
              <w:t>2.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Descripción del proceso de cálculo del transporte de sediment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6C36F3B3" w14:textId="633D6956" w:rsidR="00CC18BA" w:rsidRPr="00CC18BA" w:rsidRDefault="000473F1">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4" w:history="1">
            <w:r w:rsidR="00CC18BA" w:rsidRPr="00CC18BA">
              <w:rPr>
                <w:rStyle w:val="Hipervnculo"/>
                <w:noProof/>
                <w:sz w:val="24"/>
                <w:szCs w:val="24"/>
              </w:rPr>
              <w:t>2.1: Actor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13301942" w14:textId="08A06D85" w:rsidR="00CC18BA" w:rsidRPr="00CC18BA" w:rsidRDefault="000473F1">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5" w:history="1">
            <w:r w:rsidR="00CC18BA" w:rsidRPr="00CC18BA">
              <w:rPr>
                <w:rStyle w:val="Hipervnculo"/>
                <w:bCs/>
                <w:noProof/>
                <w:sz w:val="24"/>
                <w:szCs w:val="24"/>
              </w:rPr>
              <w:t>2.2: Funcionalidad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3745BCF0" w14:textId="26DB1896" w:rsidR="00CC18BA" w:rsidRPr="00CC18BA" w:rsidRDefault="000473F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2" w:history="1">
            <w:r w:rsidR="00CC18BA" w:rsidRPr="00CC18BA">
              <w:rPr>
                <w:rStyle w:val="Hipervnculo"/>
                <w:bCs/>
                <w:noProof/>
              </w:rPr>
              <w:t>2.5.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bCs/>
                <w:noProof/>
              </w:rPr>
              <w:t>Requisitos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2 \h </w:instrText>
            </w:r>
            <w:r w:rsidR="00CC18BA" w:rsidRPr="00CC18BA">
              <w:rPr>
                <w:noProof/>
                <w:webHidden/>
              </w:rPr>
            </w:r>
            <w:r w:rsidR="00CC18BA" w:rsidRPr="00CC18BA">
              <w:rPr>
                <w:noProof/>
                <w:webHidden/>
              </w:rPr>
              <w:fldChar w:fldCharType="separate"/>
            </w:r>
            <w:r w:rsidR="00CC18BA" w:rsidRPr="00CC18BA">
              <w:rPr>
                <w:noProof/>
                <w:webHidden/>
              </w:rPr>
              <w:t>18</w:t>
            </w:r>
            <w:r w:rsidR="00CC18BA" w:rsidRPr="00CC18BA">
              <w:rPr>
                <w:noProof/>
                <w:webHidden/>
              </w:rPr>
              <w:fldChar w:fldCharType="end"/>
            </w:r>
          </w:hyperlink>
        </w:p>
        <w:p w14:paraId="096E135D" w14:textId="539DF052" w:rsidR="00CC18BA" w:rsidRPr="00CC18BA" w:rsidRDefault="000473F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3" w:history="1">
            <w:r w:rsidR="00CC18BA" w:rsidRPr="00CC18BA">
              <w:rPr>
                <w:rStyle w:val="Hipervnculo"/>
                <w:noProof/>
              </w:rPr>
              <w:t>2.5.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quisitos No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3 \h </w:instrText>
            </w:r>
            <w:r w:rsidR="00CC18BA" w:rsidRPr="00CC18BA">
              <w:rPr>
                <w:noProof/>
                <w:webHidden/>
              </w:rPr>
            </w:r>
            <w:r w:rsidR="00CC18BA" w:rsidRPr="00CC18BA">
              <w:rPr>
                <w:noProof/>
                <w:webHidden/>
              </w:rPr>
              <w:fldChar w:fldCharType="separate"/>
            </w:r>
            <w:r w:rsidR="00CC18BA" w:rsidRPr="00CC18BA">
              <w:rPr>
                <w:noProof/>
                <w:webHidden/>
              </w:rPr>
              <w:t>19</w:t>
            </w:r>
            <w:r w:rsidR="00CC18BA" w:rsidRPr="00CC18BA">
              <w:rPr>
                <w:noProof/>
                <w:webHidden/>
              </w:rPr>
              <w:fldChar w:fldCharType="end"/>
            </w:r>
          </w:hyperlink>
        </w:p>
        <w:p w14:paraId="5EE997E5" w14:textId="75619169" w:rsidR="00CC18BA" w:rsidRPr="00CC18BA" w:rsidRDefault="000473F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44" w:history="1">
            <w:r w:rsidR="00CC18BA" w:rsidRPr="00CC18BA">
              <w:rPr>
                <w:rStyle w:val="Hipervnculo"/>
                <w:noProof/>
                <w:sz w:val="24"/>
                <w:szCs w:val="24"/>
              </w:rPr>
              <w:t>2.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istorias de Usuar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9</w:t>
            </w:r>
            <w:r w:rsidR="00CC18BA" w:rsidRPr="00CC18BA">
              <w:rPr>
                <w:noProof/>
                <w:webHidden/>
                <w:sz w:val="24"/>
                <w:szCs w:val="24"/>
              </w:rPr>
              <w:fldChar w:fldCharType="end"/>
            </w:r>
          </w:hyperlink>
        </w:p>
        <w:p w14:paraId="42752679" w14:textId="31CDD5E7" w:rsidR="00CC18BA" w:rsidRDefault="000473F1">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76513945" w:history="1">
            <w:r w:rsidR="00CC18BA" w:rsidRPr="00CC18BA">
              <w:rPr>
                <w:rStyle w:val="Hipervnculo"/>
                <w:noProof/>
                <w:sz w:val="24"/>
                <w:szCs w:val="24"/>
              </w:rPr>
              <w:t>Referencias Bibliográfica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25</w:t>
            </w:r>
            <w:r w:rsidR="00CC18BA" w:rsidRPr="00CC18BA">
              <w:rPr>
                <w:noProof/>
                <w:webHidden/>
                <w:sz w:val="24"/>
                <w:szCs w:val="24"/>
              </w:rPr>
              <w:fldChar w:fldCharType="end"/>
            </w:r>
          </w:hyperlink>
        </w:p>
        <w:p w14:paraId="7310494C" w14:textId="2351DA95"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0" w:name="_Toc176513906"/>
      <w:r>
        <w:lastRenderedPageBreak/>
        <w:t>Resumen</w:t>
      </w:r>
      <w:bookmarkEnd w:id="0"/>
    </w:p>
    <w:p w14:paraId="620C811E" w14:textId="77777777" w:rsidR="003E2D34" w:rsidRDefault="003E2D34" w:rsidP="00DE3FF8">
      <w:pPr>
        <w:pStyle w:val="Encabezado"/>
        <w:rPr>
          <w:rStyle w:val="Enlacedelndice"/>
          <w:color w:val="auto"/>
          <w:sz w:val="24"/>
          <w:szCs w:val="24"/>
        </w:rPr>
      </w:pPr>
      <w:bookmarkStart w:id="1" w:name="_Hlk176401469"/>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14:paraId="14C2495F" w14:textId="06CA3739"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w:t>
      </w:r>
      <w:commentRangeStart w:id="2"/>
      <w:commentRangeStart w:id="3"/>
      <w:commentRangeStart w:id="4"/>
      <w:r>
        <w:rPr>
          <w:rStyle w:val="Enlacedelndice"/>
          <w:color w:val="auto"/>
          <w:sz w:val="24"/>
          <w:szCs w:val="24"/>
        </w:rPr>
        <w:t>toma de decisiones</w:t>
      </w:r>
      <w:r w:rsidR="003C3087">
        <w:rPr>
          <w:rStyle w:val="Enlacedelndice"/>
          <w:color w:val="auto"/>
          <w:sz w:val="24"/>
          <w:szCs w:val="24"/>
        </w:rPr>
        <w:t xml:space="preserve"> porque ayudan a tener más precisión y rapidez el procesamiento de datos</w:t>
      </w:r>
      <w:r>
        <w:rPr>
          <w:rStyle w:val="Enlacedelndice"/>
          <w:color w:val="auto"/>
          <w:sz w:val="24"/>
          <w:szCs w:val="24"/>
        </w:rPr>
        <w:t xml:space="preserve">. </w:t>
      </w:r>
      <w:commentRangeEnd w:id="2"/>
      <w:r w:rsidR="00A037B1">
        <w:rPr>
          <w:rStyle w:val="Refdecomentario"/>
          <w:color w:val="auto"/>
          <w:lang w:eastAsia="en-US"/>
        </w:rPr>
        <w:commentReference w:id="2"/>
      </w:r>
      <w:commentRangeEnd w:id="3"/>
      <w:r w:rsidR="00F339F5">
        <w:rPr>
          <w:rStyle w:val="Refdecomentario"/>
          <w:color w:val="auto"/>
          <w:lang w:eastAsia="en-US"/>
        </w:rPr>
        <w:commentReference w:id="3"/>
      </w:r>
      <w:commentRangeEnd w:id="4"/>
      <w:r w:rsidR="00F339F5">
        <w:rPr>
          <w:rStyle w:val="Refdecomentario"/>
          <w:color w:val="auto"/>
          <w:lang w:eastAsia="en-US"/>
        </w:rPr>
        <w:commentReference w:id="4"/>
      </w:r>
    </w:p>
    <w:p w14:paraId="7C858372" w14:textId="3EE0ED7C"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w:t>
      </w:r>
      <w:r w:rsidR="00EC7E72" w:rsidRPr="00EC7E72">
        <w:rPr>
          <w:rStyle w:val="Enlacedelndice"/>
          <w:color w:val="auto"/>
          <w:sz w:val="24"/>
          <w:szCs w:val="24"/>
        </w:rPr>
        <w:t>GEOCUBA</w:t>
      </w:r>
      <w:r>
        <w:rPr>
          <w:rStyle w:val="Enlacedelndice"/>
          <w:color w:val="auto"/>
          <w:sz w:val="24"/>
          <w:szCs w:val="24"/>
        </w:rPr>
        <w:t xml:space="preserve"> (Sucursal Oriente Sur) que permite </w:t>
      </w:r>
      <w:r w:rsidRPr="00E9334F">
        <w:rPr>
          <w:rStyle w:val="Enlacedelndice"/>
          <w:color w:val="auto"/>
          <w:sz w:val="24"/>
          <w:szCs w:val="24"/>
        </w:rPr>
        <w:t xml:space="preserve">la </w:t>
      </w:r>
      <w:r w:rsidR="00A037B1">
        <w:rPr>
          <w:rStyle w:val="Enlacedelndice"/>
          <w:color w:val="auto"/>
          <w:sz w:val="24"/>
          <w:szCs w:val="24"/>
        </w:rPr>
        <w:t>gestión digital de la recogida de información</w:t>
      </w:r>
      <w:r w:rsidRPr="00E9334F">
        <w:rPr>
          <w:rStyle w:val="Enlacedelndice"/>
          <w:color w:val="auto"/>
          <w:sz w:val="24"/>
          <w:szCs w:val="24"/>
        </w:rPr>
        <w:t xml:space="preserve"> </w:t>
      </w:r>
      <w:r w:rsidR="00A037B1">
        <w:rPr>
          <w:rStyle w:val="Enlacedelndice"/>
          <w:color w:val="auto"/>
          <w:sz w:val="24"/>
          <w:szCs w:val="24"/>
        </w:rPr>
        <w:t>y el acceso a ella en tareas</w:t>
      </w:r>
      <w:r w:rsidRPr="00E9334F">
        <w:rPr>
          <w:rStyle w:val="Enlacedelndice"/>
          <w:color w:val="auto"/>
          <w:sz w:val="24"/>
          <w:szCs w:val="24"/>
        </w:rPr>
        <w:t xml:space="preserve"> como: cálculo, búsqueda y almacenamiento de las mediciones realizadas en las líneas costeras</w:t>
      </w:r>
      <w:r>
        <w:rPr>
          <w:rStyle w:val="Enlacedelndice"/>
          <w:color w:val="auto"/>
          <w:sz w:val="24"/>
          <w:szCs w:val="24"/>
        </w:rPr>
        <w:t>. Este sistema es una herramienta útil para especialista y para la toma de decisiones en futuras inversiones.</w:t>
      </w:r>
    </w:p>
    <w:p w14:paraId="2910A6A0" w14:textId="03A15CA4" w:rsidR="003E2D34" w:rsidRPr="006D4971" w:rsidRDefault="003E2D34" w:rsidP="00DE3FF8">
      <w:pPr>
        <w:pStyle w:val="Encabezado"/>
        <w:rPr>
          <w:rStyle w:val="Enlacedelndice"/>
          <w:color w:val="auto"/>
          <w:sz w:val="24"/>
          <w:szCs w:val="24"/>
        </w:rPr>
      </w:pPr>
      <w:r w:rsidRPr="006D4971">
        <w:rPr>
          <w:rStyle w:val="Enlacedelndice"/>
          <w:color w:val="auto"/>
          <w:sz w:val="24"/>
          <w:szCs w:val="24"/>
        </w:rPr>
        <w:t xml:space="preserve">La realización del diseño e implementación ha utilizado la metodología XP </w:t>
      </w:r>
      <w:r w:rsidRPr="006D4971">
        <w:rPr>
          <w:color w:val="auto"/>
          <w:sz w:val="24"/>
          <w:szCs w:val="24"/>
        </w:rPr>
        <w:t>(Programación Extrema</w:t>
      </w:r>
      <w:r w:rsidR="006D4971" w:rsidRPr="006D4971">
        <w:rPr>
          <w:color w:val="auto"/>
          <w:sz w:val="24"/>
          <w:szCs w:val="24"/>
        </w:rPr>
        <w:t>).</w:t>
      </w:r>
      <w:r w:rsidR="006D4971">
        <w:rPr>
          <w:color w:val="auto"/>
          <w:sz w:val="24"/>
          <w:szCs w:val="24"/>
        </w:rPr>
        <w:t xml:space="preserve"> </w:t>
      </w:r>
      <w:r w:rsidR="00A037B1">
        <w:rPr>
          <w:color w:val="auto"/>
          <w:sz w:val="24"/>
          <w:szCs w:val="24"/>
        </w:rPr>
        <w:t xml:space="preserve">El sistema se </w:t>
      </w:r>
      <w:r w:rsidR="00CA6849">
        <w:rPr>
          <w:color w:val="auto"/>
          <w:sz w:val="24"/>
          <w:szCs w:val="24"/>
        </w:rPr>
        <w:t xml:space="preserve">desarrolla </w:t>
      </w:r>
      <w:r w:rsidR="00A037B1">
        <w:rPr>
          <w:color w:val="auto"/>
          <w:sz w:val="24"/>
          <w:szCs w:val="24"/>
          <w:lang w:val="es-419"/>
        </w:rPr>
        <w:t>con el marco de trabajo</w:t>
      </w:r>
      <w:r w:rsidR="006D4971">
        <w:rPr>
          <w:color w:val="auto"/>
          <w:sz w:val="24"/>
          <w:szCs w:val="24"/>
        </w:rPr>
        <w:t xml:space="preserve"> </w:t>
      </w:r>
      <w:proofErr w:type="spellStart"/>
      <w:r w:rsidR="006D4971">
        <w:rPr>
          <w:color w:val="auto"/>
          <w:sz w:val="24"/>
          <w:szCs w:val="24"/>
        </w:rPr>
        <w:t>React</w:t>
      </w:r>
      <w:proofErr w:type="spellEnd"/>
      <w:r w:rsidR="006D4971">
        <w:rPr>
          <w:color w:val="auto"/>
          <w:sz w:val="24"/>
          <w:szCs w:val="24"/>
        </w:rPr>
        <w:t xml:space="preserve">, como marco </w:t>
      </w:r>
      <w:r w:rsidR="006D4971" w:rsidRPr="006D4971">
        <w:rPr>
          <w:color w:val="auto"/>
          <w:sz w:val="24"/>
          <w:szCs w:val="24"/>
        </w:rPr>
        <w:t xml:space="preserve">de trabajo, Visual </w:t>
      </w:r>
      <w:proofErr w:type="spellStart"/>
      <w:r w:rsidR="006D4971" w:rsidRPr="006D4971">
        <w:rPr>
          <w:color w:val="auto"/>
          <w:sz w:val="24"/>
          <w:szCs w:val="24"/>
        </w:rPr>
        <w:t>Paradigm</w:t>
      </w:r>
      <w:proofErr w:type="spellEnd"/>
      <w:r w:rsidR="006D4971" w:rsidRPr="006D4971">
        <w:rPr>
          <w:color w:val="auto"/>
          <w:sz w:val="24"/>
          <w:szCs w:val="24"/>
        </w:rPr>
        <w:t xml:space="preserve"> (versión 8.0) para la realización de los </w:t>
      </w:r>
      <w:r w:rsidR="00CA6849" w:rsidRPr="006D4971">
        <w:rPr>
          <w:color w:val="auto"/>
          <w:sz w:val="24"/>
          <w:szCs w:val="24"/>
        </w:rPr>
        <w:t>diagramas de</w:t>
      </w:r>
      <w:r w:rsidR="006D4971" w:rsidRPr="006D4971">
        <w:rPr>
          <w:color w:val="auto"/>
          <w:sz w:val="24"/>
          <w:szCs w:val="24"/>
        </w:rPr>
        <w:t xml:space="preserve"> la metodología empleada en la Ingeniería de Software, Mongo DB como </w:t>
      </w:r>
      <w:r w:rsidR="00A037B1">
        <w:rPr>
          <w:color w:val="auto"/>
          <w:sz w:val="24"/>
          <w:szCs w:val="24"/>
        </w:rPr>
        <w:t xml:space="preserve">sistema gestor de </w:t>
      </w:r>
      <w:r w:rsidR="006D4971" w:rsidRPr="006D4971">
        <w:rPr>
          <w:color w:val="auto"/>
          <w:sz w:val="24"/>
          <w:szCs w:val="24"/>
        </w:rPr>
        <w:t>la base de datos y Visual Studio</w:t>
      </w:r>
      <w:r w:rsidR="00A037B1">
        <w:rPr>
          <w:color w:val="auto"/>
          <w:sz w:val="24"/>
          <w:szCs w:val="24"/>
        </w:rPr>
        <w:t xml:space="preserve"> </w:t>
      </w:r>
      <w:proofErr w:type="spellStart"/>
      <w:r w:rsidR="00A037B1">
        <w:rPr>
          <w:color w:val="auto"/>
          <w:sz w:val="24"/>
          <w:szCs w:val="24"/>
        </w:rPr>
        <w:t>Code</w:t>
      </w:r>
      <w:proofErr w:type="spellEnd"/>
      <w:r w:rsidR="006D4971" w:rsidRPr="006D4971">
        <w:rPr>
          <w:color w:val="auto"/>
          <w:sz w:val="24"/>
          <w:szCs w:val="24"/>
        </w:rPr>
        <w:t xml:space="preserve"> como entorno de desarrollo de la aplicación </w:t>
      </w:r>
    </w:p>
    <w:p w14:paraId="7ED5057D" w14:textId="77777777" w:rsidR="003E2D34" w:rsidRPr="00E9334F" w:rsidRDefault="003E2D34" w:rsidP="00DE3FF8">
      <w:pPr>
        <w:pStyle w:val="Encabezado"/>
        <w:rPr>
          <w:rStyle w:val="Enlacedelndice"/>
          <w:color w:val="auto"/>
          <w:sz w:val="24"/>
          <w:szCs w:val="24"/>
        </w:rPr>
      </w:pPr>
    </w:p>
    <w:p w14:paraId="4D40838C" w14:textId="59AF7685"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w:t>
      </w:r>
      <w:r w:rsidR="00350D81">
        <w:rPr>
          <w:rStyle w:val="Enlacedelndice"/>
          <w:color w:val="auto"/>
          <w:sz w:val="24"/>
          <w:szCs w:val="24"/>
        </w:rPr>
        <w:t xml:space="preserve"> de gestión, </w:t>
      </w:r>
      <w:r>
        <w:rPr>
          <w:rStyle w:val="Enlacedelndice"/>
          <w:color w:val="auto"/>
          <w:sz w:val="24"/>
          <w:szCs w:val="24"/>
        </w:rPr>
        <w:t xml:space="preserve">toma de decisiones, </w:t>
      </w:r>
      <w:r w:rsidR="003C3087" w:rsidRPr="003C3087">
        <w:rPr>
          <w:rStyle w:val="Enlacedelndice"/>
          <w:color w:val="auto"/>
          <w:sz w:val="24"/>
          <w:szCs w:val="24"/>
        </w:rPr>
        <w:t>GEOCUBA</w:t>
      </w:r>
      <w:r>
        <w:rPr>
          <w:rStyle w:val="Enlacedelndice"/>
          <w:color w:val="auto"/>
          <w:sz w:val="24"/>
          <w:szCs w:val="24"/>
        </w:rPr>
        <w:t>,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bookmarkEnd w:id="1"/>
    <w:p w14:paraId="3F036481" w14:textId="77777777" w:rsidR="003E2D34" w:rsidRPr="003E2D34" w:rsidRDefault="003E2D34" w:rsidP="00DE3FF8"/>
    <w:p w14:paraId="0033901E" w14:textId="77777777" w:rsidR="00405B13" w:rsidRPr="000D487F" w:rsidRDefault="00405B13" w:rsidP="00DE3FF8"/>
    <w:p w14:paraId="552C8DEA" w14:textId="77777777" w:rsidR="00405B13" w:rsidRPr="000D487F" w:rsidRDefault="00405B13" w:rsidP="00DE3FF8">
      <w:r w:rsidRPr="000D487F">
        <w:br w:type="page"/>
      </w:r>
    </w:p>
    <w:p w14:paraId="294D1AA2" w14:textId="77777777" w:rsidR="00405B13" w:rsidRPr="000D487F" w:rsidRDefault="00405B13" w:rsidP="00F57431">
      <w:pPr>
        <w:pStyle w:val="Ttulo1"/>
        <w:jc w:val="center"/>
      </w:pPr>
      <w:bookmarkStart w:id="5" w:name="_Toc176513907"/>
      <w:r w:rsidRPr="000D487F">
        <w:lastRenderedPageBreak/>
        <w:t>Introducción</w:t>
      </w:r>
      <w:bookmarkEnd w:id="5"/>
    </w:p>
    <w:p w14:paraId="0E038BCD" w14:textId="53EC0ACD" w:rsidR="00405B13" w:rsidRPr="00F57431" w:rsidRDefault="00405B13" w:rsidP="00DE3FF8">
      <w:pPr>
        <w:pStyle w:val="NormalWeb"/>
        <w:rPr>
          <w:rFonts w:ascii="Arial" w:hAnsi="Arial" w:cs="Arial"/>
        </w:rPr>
      </w:pPr>
      <w:bookmarkStart w:id="6" w:name="_Hlk176401627"/>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A62821">
        <w:rPr>
          <w:rFonts w:ascii="Arial" w:hAnsi="Arial" w:cs="Arial"/>
        </w:rPr>
        <w:instrText xml:space="preserve"> ADDIN ZOTERO_ITEM CSL_CITATION {"citationID":"EIgDGjxw","properties":{"formattedCitation":"(Medina, s.\\uc0\\u160{}f.)","plainCitation":"(Medina, s. f.)","noteIndex":0},"citationItems":[{"id":"CyqMIT3o/zafVEqYR","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14:paraId="3916EDDF" w14:textId="77777777"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14:paraId="3FB058E8" w14:textId="15AAFED1"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A62821">
        <w:rPr>
          <w:rFonts w:ascii="Arial" w:hAnsi="Arial" w:cs="Arial"/>
          <w:bCs/>
        </w:rPr>
        <w:instrText xml:space="preserve"> ADDIN ZOTERO_ITEM CSL_CITATION {"citationID":"ugDyVMEP","properties":{"formattedCitation":"({\\i{}Cubadebate}, s.\\uc0\\u160{}f.-a)","plainCitation":"(Cubadebate, s. f.-a)","noteIndex":0},"citationItems":[{"id":"CyqMIT3o/Fwq2hvnb","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w:t>
      </w:r>
      <w:proofErr w:type="spellStart"/>
      <w:r w:rsidRPr="00F57431">
        <w:rPr>
          <w:rFonts w:ascii="Arial" w:hAnsi="Arial" w:cs="Arial"/>
        </w:rPr>
        <w:t>Adianez</w:t>
      </w:r>
      <w:proofErr w:type="spellEnd"/>
      <w:r w:rsidRPr="00F57431">
        <w:rPr>
          <w:rFonts w:ascii="Arial" w:hAnsi="Arial" w:cs="Arial"/>
        </w:rPr>
        <w:t xml:space="preserve"> Taboada Zamora,  en la  sesión de trabajo de la Comisión de Educación, Cultura, Ciencia, Tecnología y Medio Ambiente de 2023 </w:t>
      </w:r>
      <w:r w:rsidRPr="00F57431">
        <w:rPr>
          <w:rFonts w:ascii="Arial" w:hAnsi="Arial" w:cs="Arial"/>
          <w:color w:val="333333"/>
        </w:rPr>
        <w:fldChar w:fldCharType="begin"/>
      </w:r>
      <w:r w:rsidR="00A62821">
        <w:rPr>
          <w:rFonts w:ascii="Arial" w:hAnsi="Arial" w:cs="Arial"/>
          <w:color w:val="333333"/>
        </w:rPr>
        <w:instrText xml:space="preserve"> ADDIN ZOTERO_ITEM CSL_CITATION {"citationID":"C17XwM75","properties":{"formattedCitation":"({\\i{}Cubadebate}, s.\\uc0\\u160{}f.-b)","plainCitation":"(Cubadebate, s. f.-b)","noteIndex":0},"citationItems":[{"id":"CyqMIT3o/178ys3YX","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14:paraId="6B4F8E66" w14:textId="3A327056"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r w:rsidR="00380AD5" w:rsidRPr="00F57431">
        <w:rPr>
          <w:rFonts w:ascii="Arial" w:hAnsi="Arial" w:cs="Arial"/>
          <w:spacing w:val="-5"/>
        </w:rPr>
        <w:t>2017 la Tarea</w:t>
      </w:r>
      <w:r w:rsidRPr="00F57431">
        <w:rPr>
          <w:rFonts w:ascii="Arial" w:hAnsi="Arial" w:cs="Arial"/>
          <w:spacing w:val="-5"/>
        </w:rPr>
        <w:t xml:space="preserve"> </w:t>
      </w:r>
      <w:r w:rsidR="00380AD5" w:rsidRPr="00F57431">
        <w:rPr>
          <w:rFonts w:ascii="Arial" w:hAnsi="Arial" w:cs="Arial"/>
          <w:spacing w:val="-5"/>
        </w:rPr>
        <w:t>Vida que</w:t>
      </w:r>
      <w:r w:rsidRPr="00F57431">
        <w:rPr>
          <w:rFonts w:ascii="Arial" w:hAnsi="Arial" w:cs="Arial"/>
          <w:spacing w:val="-5"/>
        </w:rPr>
        <w:t xml:space="preserv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A62821">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CyqMIT3o/TMwaOR3a","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14:paraId="6616E241" w14:textId="78EC535A" w:rsidR="00405B13" w:rsidRDefault="00405B13" w:rsidP="00DE3FF8">
      <w:pPr>
        <w:pStyle w:val="NormalWeb"/>
        <w:rPr>
          <w:rFonts w:ascii="Arial" w:hAnsi="Arial" w:cs="Arial"/>
        </w:rPr>
      </w:pPr>
      <w:r w:rsidRPr="00F57431">
        <w:rPr>
          <w:rFonts w:ascii="Arial" w:hAnsi="Arial" w:cs="Arial"/>
          <w:spacing w:val="-5"/>
        </w:rPr>
        <w:t xml:space="preserve">Una de las empresas que está realizando aportes a la tarea Vida es la empresa </w:t>
      </w:r>
      <w:commentRangeStart w:id="7"/>
      <w:commentRangeStart w:id="8"/>
      <w:r>
        <w:fldChar w:fldCharType="begin"/>
      </w:r>
      <w:r>
        <w:instrText>HYPERLINK "https://www.ecured.cu/GEOCUBA" \t "_blank"</w:instrText>
      </w:r>
      <w:r>
        <w:fldChar w:fldCharType="separate"/>
      </w:r>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r>
        <w:rPr>
          <w:rStyle w:val="Hipervnculo"/>
          <w:rFonts w:ascii="Arial" w:hAnsi="Arial" w:cs="Arial"/>
          <w:color w:val="auto"/>
          <w:u w:val="none"/>
        </w:rPr>
        <w:fldChar w:fldCharType="end"/>
      </w:r>
      <w:commentRangeEnd w:id="7"/>
      <w:r w:rsidR="00380AD5">
        <w:rPr>
          <w:rStyle w:val="Refdecomentario"/>
          <w:rFonts w:ascii="Arial" w:eastAsiaTheme="minorHAnsi" w:hAnsi="Arial" w:cs="Arial"/>
          <w:lang w:eastAsia="en-US"/>
        </w:rPr>
        <w:commentReference w:id="7"/>
      </w:r>
      <w:commentRangeEnd w:id="8"/>
      <w:r w:rsidR="0090456B">
        <w:rPr>
          <w:rStyle w:val="Refdecomentario"/>
          <w:rFonts w:ascii="Arial" w:eastAsiaTheme="minorHAnsi" w:hAnsi="Arial" w:cs="Arial"/>
          <w:lang w:eastAsia="en-US"/>
        </w:rPr>
        <w:commentReference w:id="8"/>
      </w:r>
      <w:r w:rsidRPr="00F57431">
        <w:rPr>
          <w:rStyle w:val="Hipervnculo"/>
          <w:rFonts w:ascii="Arial" w:hAnsi="Arial" w:cs="Arial"/>
          <w:color w:val="auto"/>
          <w:u w:val="none"/>
        </w:rPr>
        <w:t xml:space="preserve"> </w:t>
      </w:r>
      <w:r w:rsidRPr="00F57431">
        <w:rPr>
          <w:rFonts w:ascii="Arial" w:hAnsi="Arial" w:cs="Arial"/>
        </w:rPr>
        <w:fldChar w:fldCharType="begin"/>
      </w:r>
      <w:r w:rsidR="00A62821">
        <w:rPr>
          <w:rFonts w:ascii="Arial" w:hAnsi="Arial" w:cs="Arial"/>
        </w:rPr>
        <w:instrText xml:space="preserve"> ADDIN ZOTERO_ITEM CSL_CITATION {"citationID":"reXoxmDA","properties":{"formattedCitation":"({\\i{}GEOCUBA - EcuRed}, s.\\uc0\\u160{}f.)","plainCitation":"(GEOCUBA - EcuRed, s. f.)","noteIndex":0},"citationItems":[{"id":"CyqMIT3o/6GVdMdpb","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14:paraId="16F2B38E" w14:textId="617DD5C1" w:rsidR="003A44D8" w:rsidRPr="00F57431" w:rsidRDefault="003A44D8" w:rsidP="00DE3FF8">
      <w:pPr>
        <w:pStyle w:val="NormalWeb"/>
        <w:rPr>
          <w:rFonts w:ascii="Arial" w:hAnsi="Arial" w:cs="Arial"/>
          <w:bCs/>
        </w:rPr>
      </w:pPr>
      <w:commentRangeStart w:id="9"/>
      <w:r>
        <w:rPr>
          <w:rFonts w:ascii="Arial" w:hAnsi="Arial" w:cs="Arial"/>
        </w:rPr>
        <w:lastRenderedPageBreak/>
        <w:t xml:space="preserve">El cálculo </w:t>
      </w:r>
      <w:r w:rsidRPr="000D487F">
        <w:rPr>
          <w:rFonts w:ascii="Arial" w:hAnsi="Arial" w:cs="Arial"/>
        </w:rPr>
        <w:t xml:space="preserve">transporte </w:t>
      </w:r>
      <w:commentRangeEnd w:id="9"/>
      <w:r w:rsidR="00950A12">
        <w:rPr>
          <w:rStyle w:val="Refdecomentario"/>
          <w:rFonts w:ascii="Arial" w:eastAsiaTheme="minorHAnsi" w:hAnsi="Arial" w:cs="Arial"/>
          <w:lang w:eastAsia="en-US"/>
        </w:rPr>
        <w:commentReference w:id="9"/>
      </w:r>
      <w:r w:rsidRPr="000D487F">
        <w:rPr>
          <w:rFonts w:ascii="Arial" w:hAnsi="Arial" w:cs="Arial"/>
        </w:rPr>
        <w:t>de sedimentos en las costas cubanas</w:t>
      </w:r>
      <w:r>
        <w:rPr>
          <w:rFonts w:ascii="Arial" w:hAnsi="Arial" w:cs="Arial"/>
        </w:rPr>
        <w:t xml:space="preserve"> es la tarea que realizan los especialistas de la empresa </w:t>
      </w:r>
      <w:r w:rsidR="00EC7E72" w:rsidRPr="00EC7E72">
        <w:rPr>
          <w:rFonts w:ascii="Arial" w:hAnsi="Arial" w:cs="Arial"/>
        </w:rPr>
        <w:t>GEOCUBA</w:t>
      </w:r>
      <w:r>
        <w:rPr>
          <w:rFonts w:ascii="Arial" w:hAnsi="Arial" w:cs="Arial"/>
        </w:rPr>
        <w:t xml:space="preserve"> para investigar, predecir y monitorear el comportamiento de la línea costera y la erosión del mar en zonas de desarrollo de la economía y que no afecte el medio ambiente.</w:t>
      </w:r>
    </w:p>
    <w:bookmarkEnd w:id="6"/>
    <w:p w14:paraId="77DEFD30" w14:textId="77777777" w:rsidR="003A44D8" w:rsidRDefault="003A44D8" w:rsidP="00DE3FF8">
      <w:pPr>
        <w:pStyle w:val="NormalWeb"/>
        <w:rPr>
          <w:rFonts w:ascii="Arial" w:hAnsi="Arial" w:cs="Arial"/>
          <w:b/>
        </w:rPr>
      </w:pPr>
    </w:p>
    <w:p w14:paraId="40A419E4" w14:textId="77777777"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14:paraId="7282189E" w14:textId="51298CE8" w:rsidR="003E2D34" w:rsidRDefault="003E2D34" w:rsidP="00DE3FF8">
      <w:pPr>
        <w:pStyle w:val="NormalWeb"/>
        <w:rPr>
          <w:rFonts w:ascii="Arial" w:hAnsi="Arial" w:cs="Arial"/>
        </w:rPr>
      </w:pPr>
      <w:r w:rsidRPr="00F57431">
        <w:rPr>
          <w:rFonts w:ascii="Arial" w:hAnsi="Arial" w:cs="Arial"/>
        </w:rPr>
        <w:t xml:space="preserve">Los especialistas de la empresa </w:t>
      </w:r>
      <w:r w:rsidR="00937A5F" w:rsidRPr="00EC7E72">
        <w:rPr>
          <w:rFonts w:ascii="Arial" w:hAnsi="Arial" w:cs="Arial"/>
        </w:rPr>
        <w:t>GEOCUBA</w:t>
      </w:r>
      <w:r w:rsidRPr="00F57431">
        <w:rPr>
          <w:rFonts w:ascii="Arial" w:hAnsi="Arial" w:cs="Arial"/>
        </w:rPr>
        <w:t xml:space="preserve"> para el cálculo de transporte de sedimentos (</w:t>
      </w:r>
      <w:proofErr w:type="spellStart"/>
      <w:r w:rsidRPr="00F57431">
        <w:rPr>
          <w:rFonts w:ascii="Arial" w:hAnsi="Arial" w:cs="Arial"/>
        </w:rPr>
        <w:t>e.d</w:t>
      </w:r>
      <w:proofErr w:type="spellEnd"/>
      <w:r w:rsidRPr="00F57431">
        <w:rPr>
          <w:rFonts w:ascii="Arial" w:hAnsi="Arial" w:cs="Arial"/>
        </w:rPr>
        <w:t xml:space="preserve">., la arena y otros recursos que se pierden en las playas por el aumento del nivel del mar) emplea </w:t>
      </w:r>
      <w:commentRangeStart w:id="10"/>
      <w:r w:rsidRPr="00F57431">
        <w:rPr>
          <w:rFonts w:ascii="Arial" w:hAnsi="Arial" w:cs="Arial"/>
        </w:rPr>
        <w:t xml:space="preserve">una ecuación (CERC) </w:t>
      </w:r>
      <w:commentRangeEnd w:id="10"/>
      <w:r w:rsidR="00950A12">
        <w:rPr>
          <w:rStyle w:val="Refdecomentario"/>
          <w:rFonts w:ascii="Arial" w:eastAsiaTheme="minorHAnsi" w:hAnsi="Arial" w:cs="Arial"/>
          <w:lang w:eastAsia="en-US"/>
        </w:rPr>
        <w:commentReference w:id="10"/>
      </w:r>
      <w:r w:rsidRPr="00F57431">
        <w:rPr>
          <w:rFonts w:ascii="Arial" w:hAnsi="Arial" w:cs="Arial"/>
        </w:rPr>
        <w:t>y recoge datos de las mediciones de las costas a través de métodos tradicionales (</w:t>
      </w:r>
      <w:proofErr w:type="spellStart"/>
      <w:r w:rsidRPr="00F57431">
        <w:rPr>
          <w:rFonts w:ascii="Arial" w:hAnsi="Arial" w:cs="Arial"/>
        </w:rPr>
        <w:t>e.d</w:t>
      </w:r>
      <w:proofErr w:type="spellEnd"/>
      <w:r w:rsidRPr="00F57431">
        <w:rPr>
          <w:rFonts w:ascii="Arial" w:hAnsi="Arial" w:cs="Arial"/>
        </w:rPr>
        <w:t>.,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14:paraId="5F8D1A93" w14:textId="1C2D96AD" w:rsidR="00770A71" w:rsidRDefault="002D4124" w:rsidP="00DE3FF8">
      <w:pPr>
        <w:pStyle w:val="NormalWeb"/>
        <w:rPr>
          <w:rFonts w:ascii="Arial" w:hAnsi="Arial" w:cs="Arial"/>
          <w:b/>
          <w:bCs/>
        </w:rPr>
      </w:pPr>
      <w:r w:rsidRPr="002D4124">
        <w:rPr>
          <w:rFonts w:ascii="Arial" w:hAnsi="Arial" w:cs="Arial"/>
          <w:b/>
          <w:bCs/>
        </w:rPr>
        <w:t>Hipótesis</w:t>
      </w:r>
    </w:p>
    <w:p w14:paraId="1BFA2897" w14:textId="5103A133" w:rsidR="00770A71" w:rsidRPr="00770A71" w:rsidRDefault="00770A71" w:rsidP="00770A71">
      <w:pPr>
        <w:pStyle w:val="NormalWeb"/>
        <w:rPr>
          <w:rFonts w:ascii="Arial" w:hAnsi="Arial" w:cs="Arial"/>
          <w:bCs/>
          <w:shd w:val="clear" w:color="auto" w:fill="auto"/>
        </w:rPr>
      </w:pPr>
      <w:r w:rsidRPr="00770A71">
        <w:rPr>
          <w:rFonts w:ascii="Arial" w:hAnsi="Arial" w:cs="Arial"/>
          <w:bCs/>
        </w:rPr>
        <w:t>Si se implementa un sistema de gestión en la empresa GEOCUBA que garantice el control de la información asociada al cálculo del transporte de sedimentos en las costas cubanas de la región sur-oriental, entonces aumentaría la seguridad, organización y rapidez en el acceso a dicha información</w:t>
      </w:r>
      <w:r w:rsidRPr="00770A71">
        <w:t xml:space="preserve">, </w:t>
      </w:r>
      <w:r w:rsidRPr="00770A71">
        <w:rPr>
          <w:rFonts w:ascii="Arial" w:hAnsi="Arial" w:cs="Arial"/>
          <w:bCs/>
        </w:rPr>
        <w:t>mejorando los procesos de toma de decisiones y optimizando los recursos de la empresa.</w:t>
      </w:r>
    </w:p>
    <w:p w14:paraId="03F7489C" w14:textId="1723EFC7" w:rsidR="00405B13" w:rsidRPr="00F57431" w:rsidRDefault="00770A71" w:rsidP="00DE3FF8">
      <w:pPr>
        <w:pStyle w:val="NormalWeb"/>
        <w:rPr>
          <w:rFonts w:ascii="Arial" w:hAnsi="Arial" w:cs="Arial"/>
          <w:b/>
        </w:rPr>
      </w:pPr>
      <w:r>
        <w:rPr>
          <w:rFonts w:ascii="Arial" w:hAnsi="Arial" w:cs="Arial"/>
          <w:b/>
        </w:rPr>
        <w:t>Ob</w:t>
      </w:r>
      <w:r w:rsidR="00405B13" w:rsidRPr="00F57431">
        <w:rPr>
          <w:rFonts w:ascii="Arial" w:hAnsi="Arial" w:cs="Arial"/>
          <w:b/>
        </w:rPr>
        <w:t>jetivo</w:t>
      </w:r>
      <w:r w:rsidR="002D4124">
        <w:rPr>
          <w:rFonts w:ascii="Arial" w:hAnsi="Arial" w:cs="Arial"/>
          <w:b/>
        </w:rPr>
        <w:t xml:space="preserve"> General</w:t>
      </w:r>
    </w:p>
    <w:p w14:paraId="40A928AB" w14:textId="61FAE479" w:rsidR="00405B13" w:rsidRPr="00F57431" w:rsidRDefault="00405B13" w:rsidP="00DE3FF8">
      <w:pPr>
        <w:pStyle w:val="NormalWeb"/>
        <w:rPr>
          <w:rFonts w:ascii="Arial" w:hAnsi="Arial" w:cs="Arial"/>
        </w:rPr>
      </w:pPr>
      <w:r w:rsidRPr="00F57431">
        <w:rPr>
          <w:rFonts w:ascii="Arial" w:hAnsi="Arial" w:cs="Arial"/>
        </w:rPr>
        <w:t xml:space="preserve">Desarrollar </w:t>
      </w:r>
      <w:r w:rsidR="00026F9E" w:rsidRPr="00F57431">
        <w:rPr>
          <w:rFonts w:ascii="Arial" w:hAnsi="Arial" w:cs="Arial"/>
        </w:rPr>
        <w:t>un sistema informático</w:t>
      </w:r>
      <w:r w:rsidR="00950A12">
        <w:rPr>
          <w:rFonts w:ascii="Arial" w:hAnsi="Arial" w:cs="Arial"/>
        </w:rPr>
        <w:t xml:space="preserve"> para la gestión de la información </w:t>
      </w:r>
      <w:r w:rsidRPr="00F57431">
        <w:rPr>
          <w:rFonts w:ascii="Arial" w:hAnsi="Arial" w:cs="Arial"/>
        </w:rPr>
        <w:t xml:space="preserve">que </w:t>
      </w:r>
      <w:r w:rsidR="004B5344" w:rsidRPr="00F57431">
        <w:rPr>
          <w:rFonts w:ascii="Arial" w:hAnsi="Arial" w:cs="Arial"/>
        </w:rPr>
        <w:t>permita calcular</w:t>
      </w:r>
      <w:r w:rsidRPr="00F57431">
        <w:rPr>
          <w:rFonts w:ascii="Arial" w:hAnsi="Arial" w:cs="Arial"/>
        </w:rPr>
        <w:t xml:space="preserve">, </w:t>
      </w:r>
      <w:commentRangeStart w:id="11"/>
      <w:r w:rsidR="00950A12">
        <w:rPr>
          <w:rFonts w:ascii="Arial" w:hAnsi="Arial" w:cs="Arial"/>
        </w:rPr>
        <w:t>editar</w:t>
      </w:r>
      <w:r w:rsidRPr="00F57431">
        <w:rPr>
          <w:rFonts w:ascii="Arial" w:hAnsi="Arial" w:cs="Arial"/>
        </w:rPr>
        <w:t xml:space="preserve"> y almacenar los datos para el cálculo del transporte de sedimentos en las costas cubanas.</w:t>
      </w:r>
      <w:commentRangeEnd w:id="11"/>
      <w:r w:rsidR="00950A12">
        <w:rPr>
          <w:rStyle w:val="Refdecomentario"/>
          <w:rFonts w:ascii="Arial" w:eastAsiaTheme="minorHAnsi" w:hAnsi="Arial" w:cs="Arial"/>
          <w:lang w:eastAsia="en-US"/>
        </w:rPr>
        <w:commentReference w:id="11"/>
      </w:r>
    </w:p>
    <w:p w14:paraId="3489F11A" w14:textId="2B1E9A05" w:rsidR="007644B8" w:rsidRDefault="002D4124" w:rsidP="00DE3FF8">
      <w:pPr>
        <w:pStyle w:val="NormalWeb"/>
        <w:rPr>
          <w:rFonts w:ascii="Arial" w:hAnsi="Arial" w:cs="Arial"/>
          <w:b/>
          <w:bCs/>
        </w:rPr>
      </w:pPr>
      <w:r w:rsidRPr="002D4124">
        <w:rPr>
          <w:rFonts w:ascii="Arial" w:hAnsi="Arial" w:cs="Arial"/>
          <w:b/>
          <w:bCs/>
        </w:rPr>
        <w:t>Objetivos Específicos</w:t>
      </w:r>
    </w:p>
    <w:p w14:paraId="5397E850" w14:textId="77777777" w:rsidR="00537BB5" w:rsidRPr="00537BB5" w:rsidRDefault="00537BB5" w:rsidP="00537BB5">
      <w:pPr>
        <w:pStyle w:val="NormalWeb"/>
        <w:numPr>
          <w:ilvl w:val="0"/>
          <w:numId w:val="35"/>
        </w:numPr>
        <w:shd w:val="clear" w:color="auto" w:fill="FFFFFF"/>
        <w:rPr>
          <w:rFonts w:ascii="Arial" w:hAnsi="Arial" w:cs="Arial"/>
          <w:shd w:val="clear" w:color="auto" w:fill="auto"/>
          <w:lang w:val="es-US"/>
        </w:rPr>
      </w:pPr>
      <w:r w:rsidRPr="00537BB5">
        <w:rPr>
          <w:rFonts w:ascii="Arial" w:hAnsi="Arial" w:cs="Arial"/>
          <w:lang w:val="es-US"/>
        </w:rPr>
        <w:t xml:space="preserve">Determinar las bases teóricas-conceptuales y metodológicos referentes al </w:t>
      </w:r>
      <w:bookmarkStart w:id="12" w:name="_Hlk187430645"/>
      <w:bookmarkStart w:id="13" w:name="_Hlk187430716"/>
      <w:r w:rsidRPr="00537BB5">
        <w:rPr>
          <w:rFonts w:ascii="Arial" w:hAnsi="Arial" w:cs="Arial"/>
          <w:lang w:val="es-US"/>
        </w:rPr>
        <w:t>cálculo del transporte de sedimentos en las costas cubanas</w:t>
      </w:r>
      <w:bookmarkEnd w:id="12"/>
      <w:r w:rsidRPr="00537BB5">
        <w:rPr>
          <w:rFonts w:ascii="Arial" w:hAnsi="Arial" w:cs="Arial"/>
          <w:lang w:val="es-US"/>
        </w:rPr>
        <w:t>.</w:t>
      </w:r>
      <w:bookmarkEnd w:id="13"/>
    </w:p>
    <w:p w14:paraId="05B82340" w14:textId="36FFF764" w:rsidR="00537BB5" w:rsidRPr="00537BB5" w:rsidRDefault="00537BB5" w:rsidP="00537BB5">
      <w:pPr>
        <w:pStyle w:val="NormalWeb"/>
        <w:numPr>
          <w:ilvl w:val="0"/>
          <w:numId w:val="35"/>
        </w:numPr>
        <w:shd w:val="clear" w:color="auto" w:fill="FFFFFF"/>
        <w:rPr>
          <w:rFonts w:ascii="Arial" w:hAnsi="Arial" w:cs="Arial"/>
          <w:lang w:val="es-US"/>
        </w:rPr>
      </w:pPr>
      <w:r w:rsidRPr="00537BB5">
        <w:rPr>
          <w:rFonts w:ascii="Arial" w:hAnsi="Arial" w:cs="Arial"/>
          <w:lang w:val="es-US"/>
        </w:rPr>
        <w:t>Desarrollar un sistema informático, que gestione la documentación relacionada con el cálculo del transporte de sedimentos en las costas cubanas en la empresa GEOCUBA (unidad de prueba escogida), para mejorar su control de forma eficiente y optimizar el servicio a sus usuarios.</w:t>
      </w:r>
    </w:p>
    <w:p w14:paraId="042D0E18" w14:textId="77777777" w:rsidR="00537BB5" w:rsidRPr="00537BB5" w:rsidRDefault="00537BB5" w:rsidP="00537BB5">
      <w:pPr>
        <w:pStyle w:val="NormalWeb"/>
        <w:numPr>
          <w:ilvl w:val="0"/>
          <w:numId w:val="35"/>
        </w:numPr>
        <w:shd w:val="clear" w:color="auto" w:fill="FFFFFF"/>
        <w:rPr>
          <w:rFonts w:ascii="Arial" w:hAnsi="Arial" w:cs="Arial"/>
          <w:lang w:val="es-US"/>
        </w:rPr>
      </w:pPr>
      <w:r w:rsidRPr="00537BB5">
        <w:rPr>
          <w:rFonts w:ascii="Arial" w:hAnsi="Arial" w:cs="Arial"/>
          <w:lang w:val="es-US"/>
        </w:rPr>
        <w:t>Diseñar e implementar una base de datos relacional que permita la persistencia de toda la información que se involucra en el cálculo del transporte de sedimentos en las costas cubanas.</w:t>
      </w:r>
    </w:p>
    <w:p w14:paraId="5007752D" w14:textId="0F665B27" w:rsidR="00537BB5" w:rsidRPr="000E1CD0" w:rsidRDefault="00537BB5" w:rsidP="00DE3FF8">
      <w:pPr>
        <w:pStyle w:val="NormalWeb"/>
        <w:numPr>
          <w:ilvl w:val="0"/>
          <w:numId w:val="35"/>
        </w:numPr>
        <w:shd w:val="clear" w:color="auto" w:fill="FFFFFF"/>
        <w:rPr>
          <w:rFonts w:ascii="Arial" w:hAnsi="Arial" w:cs="Arial"/>
          <w:b/>
          <w:bCs/>
          <w:lang w:val="es-US"/>
        </w:rPr>
      </w:pPr>
      <w:r w:rsidRPr="00537BB5">
        <w:rPr>
          <w:rFonts w:ascii="Arial" w:hAnsi="Arial" w:cs="Arial"/>
          <w:lang w:val="es-US"/>
        </w:rPr>
        <w:lastRenderedPageBreak/>
        <w:t>Diseñar e implementar varios servicios web, basándonos en una arquitectura de microservicios para permitir la consulta de la información por sistemas de terceros.</w:t>
      </w:r>
    </w:p>
    <w:p w14:paraId="2615933C" w14:textId="77777777" w:rsidR="000E1CD0" w:rsidRPr="000E1CD0" w:rsidRDefault="000E1CD0" w:rsidP="000E1CD0">
      <w:pPr>
        <w:pStyle w:val="NormalWeb"/>
        <w:rPr>
          <w:rFonts w:ascii="Arial" w:hAnsi="Arial" w:cs="Arial"/>
          <w:b/>
          <w:bCs/>
          <w:shd w:val="clear" w:color="auto" w:fill="auto"/>
          <w:lang w:val="es-US"/>
        </w:rPr>
      </w:pPr>
      <w:r w:rsidRPr="000E1CD0">
        <w:rPr>
          <w:rFonts w:ascii="Arial" w:hAnsi="Arial" w:cs="Arial"/>
          <w:b/>
          <w:bCs/>
          <w:lang w:val="es-US"/>
        </w:rPr>
        <w:t>Tareas de Investigación</w:t>
      </w:r>
    </w:p>
    <w:p w14:paraId="24BE204B"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un estudio del estado del arte sobre sistemas de gestión de información en el monitoreo de la erosión costera y el transporte de sedimentos.</w:t>
      </w:r>
    </w:p>
    <w:p w14:paraId="2CE99944" w14:textId="77777777" w:rsidR="000E1CD0" w:rsidRPr="000E1CD0" w:rsidRDefault="000E1CD0" w:rsidP="000E1CD0">
      <w:pPr>
        <w:pStyle w:val="NormalWeb"/>
        <w:spacing w:before="0" w:beforeAutospacing="0" w:after="0" w:afterAutospacing="0"/>
        <w:ind w:left="720"/>
        <w:contextualSpacing/>
        <w:rPr>
          <w:rFonts w:ascii="Arial" w:hAnsi="Arial" w:cs="Arial"/>
          <w:lang w:val="es-US"/>
        </w:rPr>
      </w:pPr>
    </w:p>
    <w:p w14:paraId="18A98C23"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Entrevistar a los usuarios y especialistas que interactuarán con el sistema.</w:t>
      </w:r>
    </w:p>
    <w:p w14:paraId="3B71EAAA"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1C444E55"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visar las técnicas empleadas actualmente para el control de la información sobre el transporte de sedimentos.</w:t>
      </w:r>
    </w:p>
    <w:p w14:paraId="037DCCCD"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0C26979D"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un estudio del marco de trabajo, herramientas y metodologías a emplear en el desarrollo del sistema.</w:t>
      </w:r>
    </w:p>
    <w:p w14:paraId="3F930BEC"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073D24D2"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escribir a través de la Arquitectura del Sistema, Historias de Usuario, Diagramas de Clases y Diagramas de Flujo, el diseño del sistema.</w:t>
      </w:r>
    </w:p>
    <w:p w14:paraId="4FBA35B9"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35ABE535"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iseñar la base de datos para la gestión de la información.</w:t>
      </w:r>
    </w:p>
    <w:p w14:paraId="1E84E46B"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6B3B9F41"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iseñar el sistema de gestión para almacenar la información relevante asociada al transporte de sedimentos.</w:t>
      </w:r>
    </w:p>
    <w:p w14:paraId="69597E44"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294DE812"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Implementar el sistema de gestión propuesto.</w:t>
      </w:r>
    </w:p>
    <w:p w14:paraId="2CCCCD90"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3510654E" w14:textId="7C8E9F7A" w:rsidR="000E1CD0" w:rsidRPr="00406A19" w:rsidRDefault="000E1CD0" w:rsidP="00DE3FF8">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las pruebas pertinentes para comprobar la efectividad y confiabilidad del sistema.</w:t>
      </w:r>
    </w:p>
    <w:p w14:paraId="1B376494" w14:textId="0688F4E6" w:rsidR="002D4124" w:rsidRDefault="002D4124" w:rsidP="00DE3FF8">
      <w:pPr>
        <w:pStyle w:val="NormalWeb"/>
        <w:rPr>
          <w:rFonts w:ascii="Arial" w:hAnsi="Arial" w:cs="Arial"/>
          <w:b/>
          <w:bCs/>
        </w:rPr>
      </w:pPr>
      <w:r>
        <w:rPr>
          <w:rFonts w:ascii="Arial" w:hAnsi="Arial" w:cs="Arial"/>
          <w:b/>
          <w:bCs/>
        </w:rPr>
        <w:t>Métodos de Investigación empleados</w:t>
      </w:r>
    </w:p>
    <w:p w14:paraId="368CC6E2" w14:textId="77777777" w:rsidR="00406A19" w:rsidRPr="00406A19" w:rsidRDefault="00406A19" w:rsidP="00406A19">
      <w:pPr>
        <w:pStyle w:val="NormalWeb"/>
        <w:rPr>
          <w:rFonts w:ascii="Arial" w:hAnsi="Arial" w:cs="Arial"/>
          <w:shd w:val="clear" w:color="auto" w:fill="auto"/>
          <w:lang w:val="es-US"/>
        </w:rPr>
      </w:pPr>
      <w:r w:rsidRPr="00406A19">
        <w:rPr>
          <w:rFonts w:ascii="Arial" w:hAnsi="Arial" w:cs="Arial"/>
          <w:lang w:val="es-US"/>
        </w:rPr>
        <w:t>Para realizar el trabajo fueron empleados los siguientes métodos de investigación:</w:t>
      </w:r>
    </w:p>
    <w:p w14:paraId="51B691B6" w14:textId="77777777" w:rsidR="00406A19" w:rsidRPr="00406A19" w:rsidRDefault="00406A19" w:rsidP="00406A19">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histórico-lógico:</w:t>
      </w:r>
      <w:r w:rsidRPr="00406A19">
        <w:rPr>
          <w:rFonts w:ascii="Arial" w:hAnsi="Arial" w:cs="Arial"/>
          <w:lang w:val="es-US"/>
        </w:rPr>
        <w:t xml:space="preserve"> Este método se aplicó durante la revisión y análisis de la documentación y sistemas existentes relacionados con el cálculo y monitoreo del transporte de sedimentos en las costas cubanas, especialmente en la región sur-oriental, permitiéndonos contextualizar los antecedentes y la evolución del proceso, así como los enfoques utilizados hasta la fecha en la gestión de la información relacionada con la erosión costera.</w:t>
      </w:r>
    </w:p>
    <w:p w14:paraId="6400C324" w14:textId="6F4DFF00" w:rsidR="00406A19" w:rsidRDefault="00406A19" w:rsidP="00406A19">
      <w:pPr>
        <w:pStyle w:val="NormalWeb"/>
        <w:ind w:left="720"/>
        <w:rPr>
          <w:rFonts w:ascii="Arial" w:hAnsi="Arial" w:cs="Arial"/>
          <w:lang w:val="es-US"/>
        </w:rPr>
      </w:pPr>
    </w:p>
    <w:p w14:paraId="1E3C83CF" w14:textId="77777777" w:rsidR="00406A19" w:rsidRPr="00406A19" w:rsidRDefault="00406A19" w:rsidP="00406A19">
      <w:pPr>
        <w:pStyle w:val="NormalWeb"/>
        <w:ind w:left="720"/>
        <w:rPr>
          <w:rFonts w:ascii="Arial" w:hAnsi="Arial" w:cs="Arial"/>
          <w:lang w:val="es-US"/>
        </w:rPr>
      </w:pPr>
    </w:p>
    <w:p w14:paraId="0C4B159F" w14:textId="132B1BF6" w:rsidR="00406A19" w:rsidRPr="00406A19" w:rsidRDefault="00406A19" w:rsidP="00406A19">
      <w:pPr>
        <w:pStyle w:val="NormalWeb"/>
        <w:numPr>
          <w:ilvl w:val="0"/>
          <w:numId w:val="37"/>
        </w:numPr>
        <w:shd w:val="clear" w:color="auto" w:fill="FFFFFF"/>
        <w:spacing w:before="0" w:beforeAutospacing="0" w:after="0" w:afterAutospacing="0"/>
        <w:ind w:left="714" w:hanging="357"/>
        <w:rPr>
          <w:rFonts w:ascii="Arial" w:hAnsi="Arial" w:cs="Arial"/>
          <w:lang w:val="es-US"/>
        </w:rPr>
      </w:pPr>
      <w:r w:rsidRPr="00406A19">
        <w:rPr>
          <w:rFonts w:ascii="Arial" w:hAnsi="Arial" w:cs="Arial"/>
          <w:b/>
          <w:bCs/>
          <w:lang w:val="es-US"/>
        </w:rPr>
        <w:lastRenderedPageBreak/>
        <w:t>Método análisis-síntesis:</w:t>
      </w:r>
      <w:r w:rsidRPr="00406A19">
        <w:rPr>
          <w:rFonts w:ascii="Arial" w:hAnsi="Arial" w:cs="Arial"/>
          <w:lang w:val="es-US"/>
        </w:rPr>
        <w:t xml:space="preserve"> Se empleó para desglosar y examinar el proceso actual de gestión de la información sobre el transporte de sedimentos en la empresa GEOCUBA. A partir de este análisis, se sintetizaron los elementos comunes y relevantes que permitieron la formulación de la propuesta de desarrollo del sistema, así como la identificación de las debilidades que afectan la eficiencia y fiabilidad de los métodos actuales.</w:t>
      </w:r>
    </w:p>
    <w:p w14:paraId="37892A90" w14:textId="77777777" w:rsidR="00406A19" w:rsidRPr="00406A19" w:rsidRDefault="00406A19" w:rsidP="00406A19">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inducción-deducción:</w:t>
      </w:r>
      <w:r w:rsidRPr="00406A19">
        <w:rPr>
          <w:rFonts w:ascii="Arial" w:hAnsi="Arial" w:cs="Arial"/>
          <w:lang w:val="es-US"/>
        </w:rPr>
        <w:t xml:space="preserve"> Se utilizó para analizar los principios generales sobre el transporte de sedimentos y la gestión de datos relacionados. Mediante un razonamiento lógico se llegó a conclusiones específicas sobre la necesidad de implementar un sistema informático que optimice y asegure la gestión de la información.</w:t>
      </w:r>
    </w:p>
    <w:p w14:paraId="4F27CC7B" w14:textId="596BD29D" w:rsidR="00406A19" w:rsidRPr="00EF5E29" w:rsidRDefault="00406A19" w:rsidP="00DE3FF8">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de observación:</w:t>
      </w:r>
      <w:r w:rsidRPr="00406A19">
        <w:rPr>
          <w:rFonts w:ascii="Arial" w:hAnsi="Arial" w:cs="Arial"/>
          <w:lang w:val="es-US"/>
        </w:rPr>
        <w:t xml:space="preserve"> Este método se empleó para observar el proceso actual de recolección y almacenamiento de datos en la empresa GEOCUBA. A través de la observación directa de los procedimientos utilizados por los especialistas en el cálculo del transporte de sedimentos, se identificaron áreas críticas de mejora y se validó la necesidad de una solución automatizada.</w:t>
      </w:r>
    </w:p>
    <w:p w14:paraId="52701312" w14:textId="49617EA5" w:rsidR="002D4124" w:rsidRDefault="002D4124" w:rsidP="00DE3FF8">
      <w:pPr>
        <w:pStyle w:val="NormalWeb"/>
        <w:rPr>
          <w:rFonts w:ascii="Arial" w:hAnsi="Arial" w:cs="Arial"/>
          <w:b/>
          <w:bCs/>
        </w:rPr>
      </w:pPr>
      <w:r>
        <w:rPr>
          <w:rFonts w:ascii="Arial" w:hAnsi="Arial" w:cs="Arial"/>
          <w:b/>
          <w:bCs/>
        </w:rPr>
        <w:t>Técnicas de Investigación empleadas</w:t>
      </w:r>
    </w:p>
    <w:p w14:paraId="5674AEE5" w14:textId="77777777" w:rsidR="00EF5E29" w:rsidRPr="00EF5E29" w:rsidRDefault="00EF5E29" w:rsidP="00EF5E29">
      <w:pPr>
        <w:pStyle w:val="NormalWeb"/>
        <w:numPr>
          <w:ilvl w:val="0"/>
          <w:numId w:val="38"/>
        </w:numPr>
        <w:shd w:val="clear" w:color="auto" w:fill="FFFFFF"/>
        <w:rPr>
          <w:rFonts w:ascii="Arial" w:hAnsi="Arial" w:cs="Arial"/>
          <w:shd w:val="clear" w:color="auto" w:fill="auto"/>
          <w:lang w:val="es-US"/>
        </w:rPr>
      </w:pPr>
      <w:r w:rsidRPr="00EF5E29">
        <w:rPr>
          <w:rFonts w:ascii="Arial" w:hAnsi="Arial" w:cs="Arial"/>
          <w:b/>
          <w:bCs/>
          <w:lang w:val="es-US"/>
        </w:rPr>
        <w:t>Observación no participante:</w:t>
      </w:r>
      <w:r w:rsidRPr="00EF5E29">
        <w:rPr>
          <w:rFonts w:ascii="Arial" w:hAnsi="Arial" w:cs="Arial"/>
          <w:lang w:val="es-US"/>
        </w:rPr>
        <w:t xml:space="preserve"> Esta técnica nos permitió recoger información de manera directa sobre el proceso de gestión de los datos asociados al transporte de sedimentos, sin intervenir en las actividades cotidianas. La observación se centró en los métodos tradicionales empleados por los especialistas, identificando las deficiencias en términos de precisión y seguridad en el manejo de los datos.</w:t>
      </w:r>
    </w:p>
    <w:p w14:paraId="3C445D14" w14:textId="56FAC58A" w:rsidR="00EF5E29" w:rsidRPr="006C6F30" w:rsidRDefault="00EF5E29" w:rsidP="00DE3FF8">
      <w:pPr>
        <w:pStyle w:val="NormalWeb"/>
        <w:numPr>
          <w:ilvl w:val="0"/>
          <w:numId w:val="38"/>
        </w:numPr>
        <w:shd w:val="clear" w:color="auto" w:fill="FFFFFF"/>
        <w:rPr>
          <w:rFonts w:ascii="Arial" w:hAnsi="Arial" w:cs="Arial"/>
          <w:lang w:val="es-US"/>
        </w:rPr>
      </w:pPr>
      <w:r w:rsidRPr="00EF5E29">
        <w:rPr>
          <w:rFonts w:ascii="Arial" w:hAnsi="Arial" w:cs="Arial"/>
          <w:b/>
          <w:bCs/>
          <w:lang w:val="es-US"/>
        </w:rPr>
        <w:t xml:space="preserve">Entrevista a expertos: </w:t>
      </w:r>
      <w:r w:rsidRPr="00EF5E29">
        <w:rPr>
          <w:rFonts w:ascii="Arial" w:hAnsi="Arial" w:cs="Arial"/>
          <w:lang w:val="es-US"/>
        </w:rPr>
        <w:t>A través de entrevistas con los especialistas y responsables de la gestión de la información sobre el transporte de sedimentos en GEOCUBA se obtuvo información clave sobre los problemas y limitaciones actuales en los métodos tradicionales. Estas entrevistas nos permitieron conocer las necesidades específicas de los usuarios y las expectativas sobre el sistema propuesto, lo que facilitó el diseño de una solución adecuada a sus requerimientos.</w:t>
      </w:r>
    </w:p>
    <w:p w14:paraId="73853ECD" w14:textId="2785E944" w:rsidR="002D4124" w:rsidRDefault="002D4124" w:rsidP="00DE3FF8">
      <w:pPr>
        <w:pStyle w:val="NormalWeb"/>
        <w:rPr>
          <w:rFonts w:ascii="Arial" w:hAnsi="Arial" w:cs="Arial"/>
          <w:b/>
          <w:bCs/>
        </w:rPr>
      </w:pPr>
      <w:r>
        <w:rPr>
          <w:rFonts w:ascii="Arial" w:hAnsi="Arial" w:cs="Arial"/>
          <w:b/>
          <w:bCs/>
        </w:rPr>
        <w:t>Aportes prácticos</w:t>
      </w:r>
      <w:r w:rsidR="006C6F30">
        <w:rPr>
          <w:rFonts w:ascii="Arial" w:hAnsi="Arial" w:cs="Arial"/>
          <w:b/>
          <w:bCs/>
        </w:rPr>
        <w:t xml:space="preserve"> que brindará el sistema </w:t>
      </w:r>
    </w:p>
    <w:p w14:paraId="37BBE241" w14:textId="4DD91D70" w:rsidR="006C6F30" w:rsidRPr="006C6F30" w:rsidRDefault="006C6F30" w:rsidP="00D70F7B">
      <w:pPr>
        <w:pStyle w:val="NormalWeb"/>
        <w:numPr>
          <w:ilvl w:val="0"/>
          <w:numId w:val="39"/>
        </w:numPr>
        <w:shd w:val="clear" w:color="auto" w:fill="FFFFFF"/>
        <w:spacing w:before="0" w:beforeAutospacing="0" w:after="0" w:afterAutospacing="0"/>
        <w:rPr>
          <w:rFonts w:ascii="Arial" w:hAnsi="Arial" w:cs="Arial"/>
          <w:lang w:val="es-US"/>
        </w:rPr>
      </w:pPr>
      <w:bookmarkStart w:id="14" w:name="_Hlk187443634"/>
      <w:r w:rsidRPr="006C6F30">
        <w:rPr>
          <w:rFonts w:ascii="Arial" w:hAnsi="Arial" w:cs="Arial"/>
          <w:lang w:val="es-US"/>
        </w:rPr>
        <w:t>Facilitará el acceso y consulta de la información</w:t>
      </w:r>
      <w:bookmarkEnd w:id="14"/>
      <w:r w:rsidRPr="006C6F30">
        <w:rPr>
          <w:rFonts w:ascii="Arial" w:hAnsi="Arial" w:cs="Arial"/>
          <w:lang w:val="es-US"/>
        </w:rPr>
        <w:t xml:space="preserve">: </w:t>
      </w:r>
    </w:p>
    <w:p w14:paraId="3DE3AC95" w14:textId="77777777" w:rsidR="006C6F30" w:rsidRPr="006C6F30" w:rsidRDefault="006C6F30" w:rsidP="006C6F30">
      <w:pPr>
        <w:pStyle w:val="Prrafodelista"/>
        <w:numPr>
          <w:ilvl w:val="0"/>
          <w:numId w:val="39"/>
        </w:numPr>
        <w:shd w:val="clear" w:color="auto" w:fill="FFFFFF"/>
        <w:spacing w:after="0"/>
        <w:rPr>
          <w:lang w:val="es-US"/>
        </w:rPr>
      </w:pPr>
      <w:r w:rsidRPr="006C6F30">
        <w:rPr>
          <w:rFonts w:eastAsia="Times New Roman"/>
          <w:lang w:val="es-US" w:eastAsia="es-ES"/>
        </w:rPr>
        <w:t>Mejorará la toma de decisiones por parte del personal asociado al centro, a través de reportes gráficos y representación visual de la información almacenada en el sistema.</w:t>
      </w:r>
    </w:p>
    <w:p w14:paraId="6260A938" w14:textId="77777777" w:rsidR="006C6F30" w:rsidRPr="006C6F30" w:rsidRDefault="006C6F30" w:rsidP="006C6F30">
      <w:pPr>
        <w:spacing w:after="0" w:line="240" w:lineRule="auto"/>
        <w:rPr>
          <w:lang w:val="es-US"/>
        </w:rPr>
      </w:pPr>
    </w:p>
    <w:p w14:paraId="4A7DF5B0" w14:textId="51806E55" w:rsidR="006C6F30" w:rsidRPr="006C6F30" w:rsidRDefault="006C6F30" w:rsidP="00845027">
      <w:pPr>
        <w:pStyle w:val="NormalWeb"/>
        <w:numPr>
          <w:ilvl w:val="0"/>
          <w:numId w:val="39"/>
        </w:numPr>
        <w:shd w:val="clear" w:color="auto" w:fill="FFFFFF"/>
        <w:spacing w:before="0" w:beforeAutospacing="0" w:after="0" w:afterAutospacing="0"/>
        <w:rPr>
          <w:rFonts w:ascii="Arial" w:hAnsi="Arial" w:cs="Arial"/>
          <w:lang w:val="es-US"/>
        </w:rPr>
      </w:pPr>
      <w:r w:rsidRPr="006C6F30">
        <w:rPr>
          <w:rFonts w:ascii="Arial" w:hAnsi="Arial" w:cs="Arial"/>
          <w:lang w:val="es-US"/>
        </w:rPr>
        <w:t>Posibilitará llevar un seguimiento detallado de las actividades de los usuarios</w:t>
      </w:r>
      <w:r w:rsidRPr="006C6F30">
        <w:rPr>
          <w:rFonts w:ascii="Arial" w:hAnsi="Arial" w:cs="Arial"/>
          <w:lang w:val="es-US"/>
        </w:rPr>
        <w:t>.</w:t>
      </w:r>
    </w:p>
    <w:p w14:paraId="0E59707B" w14:textId="5E267526" w:rsidR="006C6F30" w:rsidRPr="006C6F30" w:rsidRDefault="006C6F30" w:rsidP="00E51695">
      <w:pPr>
        <w:pStyle w:val="NormalWeb"/>
        <w:numPr>
          <w:ilvl w:val="0"/>
          <w:numId w:val="39"/>
        </w:numPr>
        <w:shd w:val="clear" w:color="auto" w:fill="FFFFFF"/>
        <w:spacing w:before="0" w:beforeAutospacing="0" w:after="0" w:afterAutospacing="0"/>
        <w:rPr>
          <w:rFonts w:ascii="Arial" w:hAnsi="Arial" w:cs="Arial"/>
          <w:lang w:val="es-US"/>
        </w:rPr>
      </w:pPr>
      <w:r w:rsidRPr="006C6F30">
        <w:rPr>
          <w:rFonts w:ascii="Arial" w:hAnsi="Arial" w:cs="Arial"/>
          <w:lang w:val="es-US"/>
        </w:rPr>
        <w:t>Permitirá la generación de salvas automáticas de la información almacenada</w:t>
      </w:r>
      <w:r w:rsidRPr="006C6F30">
        <w:rPr>
          <w:rFonts w:ascii="Arial" w:hAnsi="Arial" w:cs="Arial"/>
          <w:lang w:val="es-US"/>
        </w:rPr>
        <w:t>.</w:t>
      </w:r>
    </w:p>
    <w:p w14:paraId="5E26A76E" w14:textId="055BB438" w:rsidR="006C6F30" w:rsidRPr="006C6F30" w:rsidRDefault="006C6F30" w:rsidP="00F814C5">
      <w:pPr>
        <w:pStyle w:val="Prrafodelista"/>
        <w:numPr>
          <w:ilvl w:val="0"/>
          <w:numId w:val="39"/>
        </w:numPr>
        <w:shd w:val="clear" w:color="auto" w:fill="FFFFFF"/>
        <w:spacing w:after="0" w:line="240" w:lineRule="auto"/>
      </w:pPr>
      <w:r w:rsidRPr="006C6F30">
        <w:rPr>
          <w:rFonts w:eastAsia="Times New Roman"/>
          <w:lang w:val="es-US" w:eastAsia="es-ES"/>
        </w:rPr>
        <w:lastRenderedPageBreak/>
        <w:t>Facilitará opciones de impresión y conversión a documentos de la información registrada en el sistema</w:t>
      </w:r>
      <w:r w:rsidRPr="006C6F30">
        <w:rPr>
          <w:rFonts w:eastAsia="Times New Roman"/>
          <w:lang w:val="es-US" w:eastAsia="es-ES"/>
        </w:rPr>
        <w:t>.</w:t>
      </w:r>
    </w:p>
    <w:p w14:paraId="56E7904B" w14:textId="00F7D217" w:rsidR="002D4124" w:rsidRPr="002D4124" w:rsidRDefault="002D4124" w:rsidP="00DE3FF8">
      <w:pPr>
        <w:pStyle w:val="NormalWeb"/>
        <w:rPr>
          <w:rFonts w:ascii="Arial" w:hAnsi="Arial" w:cs="Arial"/>
          <w:b/>
          <w:bCs/>
        </w:rPr>
      </w:pPr>
      <w:r>
        <w:rPr>
          <w:rFonts w:ascii="Arial" w:hAnsi="Arial" w:cs="Arial"/>
          <w:b/>
          <w:bCs/>
        </w:rPr>
        <w:t xml:space="preserve">Estructura de la tesis </w:t>
      </w:r>
    </w:p>
    <w:p w14:paraId="4AD1E6D8" w14:textId="77777777" w:rsidR="00977F95" w:rsidRPr="00977F95" w:rsidRDefault="00977F95" w:rsidP="00977F95">
      <w:pPr>
        <w:spacing w:before="240"/>
        <w:rPr>
          <w:shd w:val="clear" w:color="auto" w:fill="auto"/>
        </w:rPr>
      </w:pPr>
      <w:r w:rsidRPr="00977F95">
        <w:t>El presente Trabajo de Diploma queda estructurado por una introducción, tres capítulos, conclusiones, recomendaciones, referencias bibliográficas y anexos.</w:t>
      </w:r>
    </w:p>
    <w:p w14:paraId="2AF34924" w14:textId="7191B79E" w:rsidR="007644B8" w:rsidRPr="000D487F" w:rsidRDefault="00977F95" w:rsidP="00977F95">
      <w:pPr>
        <w:rPr>
          <w:rFonts w:eastAsia="Times New Roman"/>
          <w:lang w:eastAsia="es-ES"/>
        </w:rPr>
      </w:pPr>
      <w:r w:rsidRPr="00977F95">
        <w:t>En el Capítulo 1 se abordan los conceptos clave relacionados con la gestión de la información vinculada al cálculo del transporte de sedimentos y la erosión costera. Se exponen las tecnologías y herramientas empleadas en el desarrollo del sistema, justificando en cada caso la elección de las mismas, así como la metodología empleada en el proceso de desarrollo del software. El Capítulo 2 ofrece una panorámica sobre los aspectos fundamentales del diseño del sistema propuesto, incluyendo los requisitos funcionales y no funcionales, las historias de usuario, el modelo de clases y los diagramas físicos de la base de datos. Se describe la arquitectura del sistema y cómo sus componentes interactúan para garantizar la eficiencia y seguridad en el almacenamiento y acceso de los datos. En el Capítulo 3 se describe la implementación del sistema, con énfasis en los componentes principales (código fuente, instrucciones y ejecutables). También se incluyen los resultados obtenidos durante la fase de pruebas y el análisis de costo del proyecto.</w:t>
      </w:r>
      <w:r w:rsidR="007644B8" w:rsidRPr="000D487F">
        <w:br w:type="page"/>
      </w:r>
    </w:p>
    <w:p w14:paraId="5249A39F" w14:textId="77777777" w:rsidR="007644B8" w:rsidRPr="00084212" w:rsidRDefault="007644B8" w:rsidP="00DE3FF8">
      <w:pPr>
        <w:pStyle w:val="Ttulo1"/>
      </w:pPr>
      <w:bookmarkStart w:id="15" w:name="_Toc176513908"/>
      <w:r w:rsidRPr="00084212">
        <w:lastRenderedPageBreak/>
        <w:t>Capítulo 1 Marco Teórico Conceptual</w:t>
      </w:r>
      <w:bookmarkEnd w:id="15"/>
    </w:p>
    <w:p w14:paraId="6E16F7C8" w14:textId="77777777" w:rsidR="00D960F5" w:rsidRPr="00B9289B" w:rsidRDefault="00D960F5" w:rsidP="00DE3FF8">
      <w:pPr>
        <w:rPr>
          <w:b/>
          <w:u w:val="single"/>
        </w:rPr>
      </w:pPr>
      <w:bookmarkStart w:id="16" w:name="_Hlk176402943"/>
      <w:r w:rsidRPr="00B9289B">
        <w:t>En este capítulo se explican</w:t>
      </w:r>
      <w:r w:rsidRPr="00B9289B">
        <w:rPr>
          <w:b/>
        </w:rPr>
        <w:t xml:space="preserve"> </w:t>
      </w:r>
      <w:r w:rsidRPr="00B9289B">
        <w:t xml:space="preserve">los principales aspectos teóricos, los conceptos de las tecnologías y la caracterización </w:t>
      </w:r>
      <w:commentRangeStart w:id="17"/>
      <w:r w:rsidRPr="00B9289B">
        <w:t>de las herramientas computacionales utilizadas</w:t>
      </w:r>
      <w:commentRangeEnd w:id="17"/>
      <w:r w:rsidR="00026F9E" w:rsidRPr="00B9289B">
        <w:rPr>
          <w:rStyle w:val="Refdecomentario"/>
        </w:rPr>
        <w:commentReference w:id="17"/>
      </w:r>
    </w:p>
    <w:p w14:paraId="022C9884" w14:textId="06DE6EBB" w:rsidR="007644B8" w:rsidRPr="00B9289B" w:rsidRDefault="007644B8" w:rsidP="00DE3FF8">
      <w:pPr>
        <w:pStyle w:val="Ttulo2"/>
      </w:pPr>
      <w:bookmarkStart w:id="18" w:name="_Toc176513909"/>
      <w:r w:rsidRPr="00B9289B">
        <w:t>Estado del Arte</w:t>
      </w:r>
      <w:bookmarkEnd w:id="18"/>
    </w:p>
    <w:p w14:paraId="1E4AA67F" w14:textId="32DFD89D" w:rsidR="00E402D5" w:rsidRPr="00B9289B" w:rsidRDefault="00E402D5" w:rsidP="00E402D5">
      <w:r w:rsidRPr="00B9289B">
        <w:t>Para el desarrollo del sistema, se empleó el estudio del estado del arte, esto permitió buscar y analizar algunas soluciones con el objetivo de investigación tanto a nivel internacional como nacional, con el objetivo de obtener mayor conocimiento de estos</w:t>
      </w:r>
      <w:r w:rsidR="000138B8" w:rsidRPr="00B9289B">
        <w:t>.</w:t>
      </w:r>
    </w:p>
    <w:p w14:paraId="4E7BF642" w14:textId="1BC50E05" w:rsidR="007644B8" w:rsidRPr="00B9289B" w:rsidRDefault="00E402D5" w:rsidP="00CC18BA">
      <w:pPr>
        <w:pStyle w:val="Ttulo3"/>
      </w:pPr>
      <w:r w:rsidRPr="00B9289B">
        <w:t xml:space="preserve"> </w:t>
      </w:r>
      <w:bookmarkStart w:id="19" w:name="_Toc176513910"/>
      <w:r w:rsidR="007644B8" w:rsidRPr="00B9289B">
        <w:t>Ámbito Internacional</w:t>
      </w:r>
      <w:bookmarkEnd w:id="19"/>
    </w:p>
    <w:p w14:paraId="04A32FAB" w14:textId="514CDC3E" w:rsidR="00204095" w:rsidRPr="00B9289B" w:rsidRDefault="007644B8" w:rsidP="00DE3FF8">
      <w:pPr>
        <w:pStyle w:val="Ttulo4"/>
        <w:numPr>
          <w:ilvl w:val="0"/>
          <w:numId w:val="15"/>
        </w:numPr>
      </w:pPr>
      <w:commentRangeStart w:id="20"/>
      <w:commentRangeStart w:id="21"/>
      <w:r w:rsidRPr="00B9289B">
        <w:t xml:space="preserve">Delft3D </w:t>
      </w:r>
      <w:commentRangeEnd w:id="20"/>
      <w:r w:rsidR="00026F9E" w:rsidRPr="00B9289B">
        <w:rPr>
          <w:rStyle w:val="Refdecomentario"/>
          <w:rFonts w:eastAsiaTheme="minorHAnsi"/>
          <w:b w:val="0"/>
          <w:iCs w:val="0"/>
        </w:rPr>
        <w:commentReference w:id="20"/>
      </w:r>
      <w:commentRangeEnd w:id="21"/>
      <w:r w:rsidR="008A34E4" w:rsidRPr="00B9289B">
        <w:rPr>
          <w:rStyle w:val="Refdecomentario"/>
          <w:rFonts w:eastAsiaTheme="minorHAnsi"/>
          <w:b w:val="0"/>
          <w:iCs w:val="0"/>
        </w:rPr>
        <w:commentReference w:id="21"/>
      </w:r>
      <w:r w:rsidR="000138B8" w:rsidRPr="00B9289B">
        <w:rPr>
          <w:rStyle w:val="Refdenotaalpie"/>
        </w:rPr>
        <w:footnoteReference w:id="1"/>
      </w:r>
    </w:p>
    <w:p w14:paraId="03685451" w14:textId="5EA9D9A2" w:rsidR="007644B8" w:rsidRPr="003A44D8" w:rsidRDefault="007644B8" w:rsidP="00DE3FF8">
      <w:pPr>
        <w:pStyle w:val="NormalWeb"/>
        <w:rPr>
          <w:rFonts w:ascii="Arial" w:hAnsi="Arial" w:cs="Arial"/>
        </w:rPr>
      </w:pPr>
      <w:r w:rsidRPr="003A44D8">
        <w:rPr>
          <w:rFonts w:ascii="Arial" w:hAnsi="Arial" w:cs="Arial"/>
        </w:rPr>
        <w:t xml:space="preserve">Delft3D es un sistema integrado de modelado numérico desarrollado por </w:t>
      </w:r>
      <w:proofErr w:type="spellStart"/>
      <w:r w:rsidRPr="003A44D8">
        <w:rPr>
          <w:rFonts w:ascii="Arial" w:hAnsi="Arial" w:cs="Arial"/>
        </w:rPr>
        <w:t>Deltares</w:t>
      </w:r>
      <w:proofErr w:type="spellEnd"/>
      <w:r w:rsidRPr="003A44D8">
        <w:rPr>
          <w:rFonts w:ascii="Arial" w:hAnsi="Arial" w:cs="Arial"/>
        </w:rPr>
        <w:t>,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A62821">
        <w:rPr>
          <w:rFonts w:ascii="Arial" w:hAnsi="Arial" w:cs="Arial"/>
        </w:rPr>
        <w:instrText xml:space="preserve"> ADDIN ZOTERO_ITEM CSL_CITATION {"citationID":"Q9vQwmxT","properties":{"formattedCitation":"(Meza Sandoval &amp; Valverde Llanos, s.\\uc0\\u160{}f.)","plainCitation":"(Meza Sandoval &amp; Valverde Llanos, s. f.)","noteIndex":0},"citationItems":[{"id":"CyqMIT3o/NxIlI6Y6","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w:t>
      </w:r>
      <w:proofErr w:type="spellStart"/>
      <w:r w:rsidR="00D77B23" w:rsidRPr="003A44D8">
        <w:rPr>
          <w:rFonts w:ascii="Arial" w:hAnsi="Arial" w:cs="Arial"/>
        </w:rPr>
        <w:t>MAcOS</w:t>
      </w:r>
      <w:proofErr w:type="spellEnd"/>
      <w:r w:rsidR="00D77B23" w:rsidRPr="003A44D8">
        <w:rPr>
          <w:rFonts w:ascii="Arial" w:hAnsi="Arial" w:cs="Arial"/>
        </w:rPr>
        <w:t>.</w:t>
      </w:r>
    </w:p>
    <w:p w14:paraId="0EBD531E" w14:textId="7A321CB7"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r w:rsidR="00CD4604" w:rsidRPr="003A44D8">
        <w:rPr>
          <w:rFonts w:ascii="Arial" w:hAnsi="Arial" w:cs="Arial"/>
        </w:rPr>
        <w:t>adaptar las</w:t>
      </w:r>
      <w:r w:rsidR="009B40DF" w:rsidRPr="003A44D8">
        <w:rPr>
          <w:rFonts w:ascii="Arial" w:hAnsi="Arial" w:cs="Arial"/>
        </w:rPr>
        <w:t xml:space="preserve"> </w:t>
      </w:r>
      <w:r w:rsidR="00CD4604" w:rsidRPr="003A44D8">
        <w:rPr>
          <w:rFonts w:ascii="Arial" w:hAnsi="Arial" w:cs="Arial"/>
        </w:rPr>
        <w:t>necesidades específicas</w:t>
      </w:r>
      <w:r w:rsidR="009B40DF" w:rsidRPr="003A44D8">
        <w:rPr>
          <w:rFonts w:ascii="Arial" w:hAnsi="Arial" w:cs="Arial"/>
        </w:rPr>
        <w:t xml:space="preserve"> del usuario</w:t>
      </w:r>
    </w:p>
    <w:p w14:paraId="102A5A94" w14:textId="77777777" w:rsidR="00D77B23" w:rsidRPr="003A44D8" w:rsidRDefault="00C87516" w:rsidP="00DE3FF8">
      <w:pPr>
        <w:pStyle w:val="NormalWeb"/>
        <w:numPr>
          <w:ilvl w:val="0"/>
          <w:numId w:val="2"/>
        </w:numPr>
        <w:rPr>
          <w:rFonts w:ascii="Arial" w:hAnsi="Arial" w:cs="Arial"/>
        </w:rPr>
      </w:pPr>
      <w:proofErr w:type="spellStart"/>
      <w:r w:rsidRPr="003A44D8">
        <w:rPr>
          <w:rFonts w:ascii="Arial" w:hAnsi="Arial" w:cs="Arial"/>
        </w:rPr>
        <w:t>Deltares</w:t>
      </w:r>
      <w:proofErr w:type="spellEnd"/>
      <w:r w:rsidRPr="003A44D8">
        <w:rPr>
          <w:rFonts w:ascii="Arial" w:hAnsi="Arial" w:cs="Arial"/>
        </w:rPr>
        <w:t xml:space="preserve">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14:paraId="3E173780" w14:textId="77777777"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50942569" w:rsidR="00204095" w:rsidRPr="003A44D8" w:rsidRDefault="00026F9E" w:rsidP="00DE3FF8">
      <w:pPr>
        <w:pStyle w:val="NormalWeb"/>
        <w:numPr>
          <w:ilvl w:val="0"/>
          <w:numId w:val="5"/>
        </w:numPr>
        <w:rPr>
          <w:rFonts w:ascii="Arial" w:hAnsi="Arial" w:cs="Arial"/>
        </w:rPr>
      </w:pPr>
      <w:r>
        <w:rPr>
          <w:rFonts w:ascii="Arial" w:hAnsi="Arial" w:cs="Arial"/>
        </w:rPr>
        <w:t>Requiere</w:t>
      </w:r>
      <w:r w:rsidR="009B40DF" w:rsidRPr="003A44D8">
        <w:rPr>
          <w:rFonts w:ascii="Arial" w:hAnsi="Arial" w:cs="Arial"/>
        </w:rPr>
        <w:t xml:space="preserve"> un alto nivel de conocimiento y experiencia para usarla de manera efectiva.</w:t>
      </w:r>
    </w:p>
    <w:p w14:paraId="13D76163" w14:textId="77777777"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DE3FF8">
      <w:pPr>
        <w:pStyle w:val="NormalWeb"/>
        <w:numPr>
          <w:ilvl w:val="0"/>
          <w:numId w:val="5"/>
        </w:numPr>
      </w:pPr>
      <w:r w:rsidRPr="003A44D8">
        <w:rPr>
          <w:rFonts w:ascii="Arial" w:hAnsi="Arial" w:cs="Arial"/>
        </w:rPr>
        <w:t xml:space="preserve">Cuenta con servicio </w:t>
      </w:r>
      <w:proofErr w:type="gramStart"/>
      <w:r w:rsidRPr="003A44D8">
        <w:rPr>
          <w:rFonts w:ascii="Arial" w:hAnsi="Arial" w:cs="Arial"/>
        </w:rPr>
        <w:t>web</w:t>
      </w:r>
      <w:proofErr w:type="gramEnd"/>
      <w:r w:rsidRPr="003A44D8">
        <w:rPr>
          <w:rFonts w:ascii="Arial" w:hAnsi="Arial" w:cs="Arial"/>
        </w:rPr>
        <w:t xml:space="preserve"> pero no ofrece todas las funcionalidades que su versión de escritorio.</w:t>
      </w:r>
    </w:p>
    <w:p w14:paraId="7FF8F10C" w14:textId="218F2C71" w:rsidR="00A54CEB" w:rsidRPr="00B9289B" w:rsidRDefault="00A54CEB" w:rsidP="00DE3FF8">
      <w:pPr>
        <w:pStyle w:val="Ttulo4"/>
      </w:pPr>
      <w:commentRangeStart w:id="22"/>
      <w:commentRangeStart w:id="23"/>
      <w:r w:rsidRPr="00B9289B">
        <w:lastRenderedPageBreak/>
        <w:t>Mike 21</w:t>
      </w:r>
      <w:r w:rsidR="000138B8" w:rsidRPr="00B9289B">
        <w:t xml:space="preserve"> </w:t>
      </w:r>
      <w:r w:rsidR="000138B8" w:rsidRPr="00B9289B">
        <w:rPr>
          <w:rStyle w:val="Refdenotaalpie"/>
        </w:rPr>
        <w:footnoteReference w:id="2"/>
      </w:r>
    </w:p>
    <w:p w14:paraId="0C445691" w14:textId="4E02A0AB"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A62821">
        <w:rPr>
          <w:rFonts w:ascii="Arial" w:hAnsi="Arial" w:cs="Arial"/>
        </w:rPr>
        <w:instrText xml:space="preserve"> ADDIN ZOTERO_ITEM CSL_CITATION {"citationID":"6ThTbo6d","properties":{"formattedCitation":"({\\i{}MIKE 21/3 Sand Transport}, s.\\uc0\\u160{}f.)","plainCitation":"(MIKE 21/3 Sand Transport, s. f.)","noteIndex":0},"citationItems":[{"id":"CyqMIT3o/DUuTvp2r","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xml:space="preserve">. Simula diversos aspectos </w:t>
      </w:r>
      <w:commentRangeEnd w:id="22"/>
      <w:r w:rsidR="00026F9E">
        <w:rPr>
          <w:rStyle w:val="Refdecomentario"/>
          <w:rFonts w:ascii="Arial" w:eastAsiaTheme="minorHAnsi" w:hAnsi="Arial" w:cs="Arial"/>
          <w:lang w:eastAsia="en-US"/>
        </w:rPr>
        <w:commentReference w:id="22"/>
      </w:r>
      <w:commentRangeEnd w:id="23"/>
      <w:r w:rsidR="0090456B">
        <w:rPr>
          <w:rStyle w:val="Refdecomentario"/>
          <w:rFonts w:ascii="Arial" w:eastAsiaTheme="minorHAnsi" w:hAnsi="Arial" w:cs="Arial"/>
          <w:lang w:eastAsia="en-US"/>
        </w:rPr>
        <w:commentReference w:id="23"/>
      </w:r>
      <w:r w:rsidR="00C8036D" w:rsidRPr="003A44D8">
        <w:rPr>
          <w:rFonts w:ascii="Arial" w:hAnsi="Arial" w:cs="Arial"/>
          <w:color w:val="1F1F1F"/>
        </w:rPr>
        <w:t>de los entornos acuáticos en dos dimensiones (2D).</w:t>
      </w:r>
      <w:r w:rsidRPr="003A44D8">
        <w:rPr>
          <w:rFonts w:ascii="Arial" w:hAnsi="Arial" w:cs="Arial"/>
        </w:rPr>
        <w:t xml:space="preserve">  </w:t>
      </w:r>
      <w:r w:rsidR="00A54CEB" w:rsidRPr="003A44D8">
        <w:rPr>
          <w:rFonts w:ascii="Arial" w:hAnsi="Arial" w:cs="Arial"/>
        </w:rPr>
        <w:t>Según</w:t>
      </w:r>
      <w:r w:rsidR="00A54CEB" w:rsidRPr="003A44D8">
        <w:rPr>
          <w:rFonts w:ascii="Arial" w:hAnsi="Arial" w:cs="Arial"/>
          <w:b/>
        </w:rPr>
        <w:t xml:space="preserve"> </w:t>
      </w:r>
      <w:r w:rsidR="00A54CEB" w:rsidRPr="003A44D8">
        <w:rPr>
          <w:rFonts w:ascii="Arial" w:hAnsi="Arial" w:cs="Arial"/>
          <w:b/>
        </w:rPr>
        <w:fldChar w:fldCharType="begin"/>
      </w:r>
      <w:r w:rsidR="00A62821">
        <w:rPr>
          <w:rFonts w:ascii="Arial" w:hAnsi="Arial" w:cs="Arial"/>
          <w:b/>
        </w:rPr>
        <w:instrText xml:space="preserve"> ADDIN ZOTERO_ITEM CSL_CITATION {"citationID":"JfCk84IW","properties":{"formattedCitation":"(Briones Montoya et\\uc0\\u160{}al., 2020)","plainCitation":"(Briones Montoya et al., 2020)","noteIndex":0},"citationItems":[{"id":"CyqMIT3o/W03H0FVC","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185E40E5"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r w:rsidR="00026F9E" w:rsidRPr="003A44D8">
        <w:rPr>
          <w:rFonts w:ascii="Arial" w:hAnsi="Arial" w:cs="Arial"/>
        </w:rPr>
        <w:t>buena precisión</w:t>
      </w:r>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DE3FF8">
      <w:pPr>
        <w:pStyle w:val="NormalWeb"/>
        <w:numPr>
          <w:ilvl w:val="0"/>
          <w:numId w:val="6"/>
        </w:numPr>
        <w:rPr>
          <w:rFonts w:ascii="Arial" w:hAnsi="Arial" w:cs="Arial"/>
        </w:rPr>
      </w:pPr>
      <w:r w:rsidRPr="003A44D8">
        <w:rPr>
          <w:rFonts w:ascii="Arial" w:hAnsi="Arial" w:cs="Arial"/>
        </w:rPr>
        <w:t xml:space="preserve">Es compatible con los sistemas operativos Windows, </w:t>
      </w:r>
      <w:proofErr w:type="spellStart"/>
      <w:r w:rsidRPr="003A44D8">
        <w:rPr>
          <w:rFonts w:ascii="Arial" w:hAnsi="Arial" w:cs="Arial"/>
        </w:rPr>
        <w:t>macOs</w:t>
      </w:r>
      <w:proofErr w:type="spellEnd"/>
      <w:r w:rsidRPr="003A44D8">
        <w:rPr>
          <w:rFonts w:ascii="Arial" w:hAnsi="Arial" w:cs="Arial"/>
        </w:rPr>
        <w:t xml:space="preserve"> </w:t>
      </w:r>
      <w:proofErr w:type="gramStart"/>
      <w:r w:rsidRPr="003A44D8">
        <w:rPr>
          <w:rFonts w:ascii="Arial" w:hAnsi="Arial" w:cs="Arial"/>
        </w:rPr>
        <w:t>y  Linux</w:t>
      </w:r>
      <w:proofErr w:type="gramEnd"/>
    </w:p>
    <w:p w14:paraId="185506B5" w14:textId="77777777"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DE3FF8">
      <w:pPr>
        <w:pStyle w:val="Prrafodelista"/>
        <w:numPr>
          <w:ilvl w:val="0"/>
          <w:numId w:val="10"/>
        </w:numPr>
      </w:pPr>
      <w:commentRangeStart w:id="24"/>
      <w:r w:rsidRPr="003A44D8">
        <w:t xml:space="preserve">Es un software costoso. </w:t>
      </w:r>
      <w:commentRangeEnd w:id="24"/>
      <w:r w:rsidR="00026F9E">
        <w:rPr>
          <w:rStyle w:val="Refdecomentario"/>
        </w:rPr>
        <w:commentReference w:id="24"/>
      </w:r>
      <w:r w:rsidRPr="003A44D8">
        <w:t>Esto puede ser un obstáculo para su uso por parte de pequeñas empresas y organizaciones.</w:t>
      </w:r>
    </w:p>
    <w:p w14:paraId="0BD0B174" w14:textId="77777777" w:rsidR="000D487F" w:rsidRPr="003A44D8" w:rsidRDefault="000D487F" w:rsidP="00DE3FF8">
      <w:pPr>
        <w:pStyle w:val="Prrafodelista"/>
        <w:numPr>
          <w:ilvl w:val="0"/>
          <w:numId w:val="10"/>
        </w:numPr>
      </w:pPr>
      <w:r w:rsidRPr="003A44D8">
        <w:t>Requiere un ordenador potente para funcionar correctamente.</w:t>
      </w:r>
    </w:p>
    <w:p w14:paraId="60345CFF" w14:textId="77777777" w:rsidR="00155CA0" w:rsidRPr="003A44D8" w:rsidRDefault="00155CA0" w:rsidP="00DE3FF8"/>
    <w:p w14:paraId="53E082C5" w14:textId="787BF814" w:rsidR="000D487F" w:rsidRPr="00B9289B" w:rsidRDefault="000D487F" w:rsidP="00DE3FF8">
      <w:pPr>
        <w:pStyle w:val="Ttulo4"/>
      </w:pPr>
      <w:proofErr w:type="spellStart"/>
      <w:r w:rsidRPr="00B9289B">
        <w:t>XBeach</w:t>
      </w:r>
      <w:proofErr w:type="spellEnd"/>
      <w:r w:rsidRPr="00B9289B">
        <w:t xml:space="preserve"> </w:t>
      </w:r>
      <w:r w:rsidR="00650787" w:rsidRPr="00B9289B">
        <w:rPr>
          <w:rStyle w:val="Refdenotaalpie"/>
        </w:rPr>
        <w:footnoteReference w:id="3"/>
      </w:r>
    </w:p>
    <w:p w14:paraId="67059B20" w14:textId="77777777" w:rsidR="000D487F" w:rsidRPr="003A44D8" w:rsidRDefault="00155CA0" w:rsidP="00DE3FF8">
      <w:proofErr w:type="spellStart"/>
      <w:r w:rsidRPr="003A44D8">
        <w:t>XBeach</w:t>
      </w:r>
      <w:proofErr w:type="spellEnd"/>
      <w:r w:rsidRPr="003A44D8">
        <w:t xml:space="preserve">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3" w:history="1">
        <w:r w:rsidRPr="003A44D8">
          <w:rPr>
            <w:rStyle w:val="Hipervnculo"/>
            <w:color w:val="auto"/>
            <w:u w:val="none"/>
          </w:rPr>
          <w:t>Cuerpo de Ingenieros del Ejército de los Estados Unidos</w:t>
        </w:r>
      </w:hyperlink>
      <w:r w:rsidRPr="003A44D8">
        <w:t>, el </w:t>
      </w:r>
      <w:proofErr w:type="spellStart"/>
      <w:r w:rsidR="00102814">
        <w:fldChar w:fldCharType="begin"/>
      </w:r>
      <w:r w:rsidR="00102814">
        <w:instrText xml:space="preserve"> HYPERLINK "https://www.rws.nl/" \t "_blank" </w:instrText>
      </w:r>
      <w:r w:rsidR="00102814">
        <w:fldChar w:fldCharType="separate"/>
      </w:r>
      <w:r w:rsidRPr="003A44D8">
        <w:rPr>
          <w:rStyle w:val="Hipervnculo"/>
          <w:color w:val="auto"/>
          <w:u w:val="none"/>
        </w:rPr>
        <w:t>Rijkswaterstaat</w:t>
      </w:r>
      <w:proofErr w:type="spellEnd"/>
      <w:r w:rsidR="00102814">
        <w:rPr>
          <w:rStyle w:val="Hipervnculo"/>
          <w:color w:val="auto"/>
          <w:u w:val="none"/>
        </w:rPr>
        <w:fldChar w:fldCharType="end"/>
      </w:r>
      <w:r w:rsidRPr="003A44D8">
        <w:t> y la </w:t>
      </w:r>
      <w:hyperlink r:id="rId14" w:tgtFrame="_blank" w:history="1">
        <w:r w:rsidRPr="003A44D8">
          <w:rPr>
            <w:rStyle w:val="Hipervnculo"/>
            <w:color w:val="auto"/>
            <w:u w:val="none"/>
          </w:rPr>
          <w:t>UE</w:t>
        </w:r>
      </w:hyperlink>
      <w:r w:rsidRPr="003A44D8">
        <w:t>, con el apoyo de un consorcio de </w:t>
      </w:r>
      <w:hyperlink r:id="rId15" w:history="1">
        <w:r w:rsidRPr="003A44D8">
          <w:rPr>
            <w:rStyle w:val="Hipervnculo"/>
            <w:color w:val="auto"/>
            <w:u w:val="none"/>
          </w:rPr>
          <w:t>UNESCO-IHE</w:t>
        </w:r>
      </w:hyperlink>
      <w:r w:rsidRPr="003A44D8">
        <w:t>, </w:t>
      </w:r>
      <w:proofErr w:type="spellStart"/>
      <w:r w:rsidR="00102814">
        <w:fldChar w:fldCharType="begin"/>
      </w:r>
      <w:r w:rsidR="00102814">
        <w:instrText xml:space="preserve"> HYPERLINK "https://www.deltares.nl/" </w:instrText>
      </w:r>
      <w:r w:rsidR="00102814">
        <w:fldChar w:fldCharType="separate"/>
      </w:r>
      <w:r w:rsidRPr="003A44D8">
        <w:rPr>
          <w:rStyle w:val="Hipervnculo"/>
          <w:color w:val="auto"/>
          <w:u w:val="none"/>
        </w:rPr>
        <w:t>Deltares</w:t>
      </w:r>
      <w:proofErr w:type="spellEnd"/>
      <w:r w:rsidR="00102814">
        <w:rPr>
          <w:rStyle w:val="Hipervnculo"/>
          <w:color w:val="auto"/>
          <w:u w:val="none"/>
        </w:rPr>
        <w:fldChar w:fldCharType="end"/>
      </w:r>
      <w:r w:rsidRPr="003A44D8">
        <w:t>, la </w:t>
      </w:r>
      <w:hyperlink r:id="rId16" w:history="1">
        <w:r w:rsidRPr="003A44D8">
          <w:rPr>
            <w:rStyle w:val="Hipervnculo"/>
            <w:color w:val="auto"/>
            <w:u w:val="none"/>
          </w:rPr>
          <w:t>Universidad Tecnológica de Delft</w:t>
        </w:r>
      </w:hyperlink>
      <w:r w:rsidRPr="003A44D8">
        <w:t> y la </w:t>
      </w:r>
      <w:hyperlink r:id="rId17" w:history="1">
        <w:r w:rsidRPr="003A44D8">
          <w:rPr>
            <w:rStyle w:val="Hipervnculo"/>
            <w:color w:val="auto"/>
            <w:u w:val="none"/>
          </w:rPr>
          <w:t>Universidad de Miami</w:t>
        </w:r>
      </w:hyperlink>
      <w:r w:rsidRPr="003A44D8">
        <w:t>.(</w:t>
      </w:r>
      <w:r w:rsidRPr="003A44D8">
        <w:rPr>
          <w:i/>
          <w:iCs/>
        </w:rPr>
        <w:t xml:space="preserve">Home - </w:t>
      </w:r>
      <w:proofErr w:type="spellStart"/>
      <w:r w:rsidRPr="003A44D8">
        <w:rPr>
          <w:i/>
          <w:iCs/>
        </w:rPr>
        <w:t>XBeach</w:t>
      </w:r>
      <w:proofErr w:type="spellEnd"/>
      <w:r w:rsidRPr="003A44D8">
        <w:rPr>
          <w:i/>
          <w:iCs/>
        </w:rPr>
        <w:t xml:space="preserve"> - Oss.Deltares.Nl</w:t>
      </w:r>
      <w:r w:rsidRPr="003A44D8">
        <w:t>, s. f.)</w:t>
      </w:r>
      <w:r w:rsidR="00142464">
        <w:t>.</w:t>
      </w:r>
    </w:p>
    <w:p w14:paraId="5D1D197A" w14:textId="77777777" w:rsidR="00155CA0" w:rsidRDefault="00155CA0" w:rsidP="00DE3FF8">
      <w:r w:rsidRPr="003A44D8">
        <w:t xml:space="preserve">Ventajas </w:t>
      </w:r>
    </w:p>
    <w:p w14:paraId="40674B04" w14:textId="77777777" w:rsidR="00142464" w:rsidRDefault="00142464" w:rsidP="00142464">
      <w:pPr>
        <w:pStyle w:val="Prrafodelista"/>
        <w:numPr>
          <w:ilvl w:val="0"/>
          <w:numId w:val="19"/>
        </w:numPr>
      </w:pPr>
      <w:r>
        <w:t xml:space="preserve">Es un software flexible que permite la simulación de una variedad de procesos físicos, incluyendo ecuaciones de agua superficial, flujo </w:t>
      </w:r>
      <w:r>
        <w:lastRenderedPageBreak/>
        <w:t>subterráneo, transporte de sedimentos, y más. Esto lo hace adecuado para una amplia gama de aplicaciones costeras y fluviales.</w:t>
      </w:r>
    </w:p>
    <w:p w14:paraId="55B5AF4B" w14:textId="77777777"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DE3FF8">
      <w:pPr>
        <w:pStyle w:val="Prrafodelista"/>
        <w:numPr>
          <w:ilvl w:val="0"/>
          <w:numId w:val="19"/>
        </w:numPr>
      </w:pPr>
      <w:r>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142464">
      <w:pPr>
        <w:pStyle w:val="Prrafodelista"/>
        <w:numPr>
          <w:ilvl w:val="0"/>
          <w:numId w:val="20"/>
        </w:numPr>
      </w:pPr>
      <w:r>
        <w:t xml:space="preserve">Debido a su amplio rango de funcionalidades, </w:t>
      </w:r>
      <w:proofErr w:type="spellStart"/>
      <w:r>
        <w:t>XBeach</w:t>
      </w:r>
      <w:proofErr w:type="spellEnd"/>
      <w:r>
        <w:t xml:space="preserve"> puede ser complejo de aprender y utilizar eficientemente, especialmente para usuarios nuevos o con experiencia limitada en modelado hidrológico y costero.</w:t>
      </w:r>
    </w:p>
    <w:p w14:paraId="0F80A42F" w14:textId="0ADA19B7" w:rsidR="00084212" w:rsidRPr="003A44D8" w:rsidRDefault="00142464" w:rsidP="00DE3FF8">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14:paraId="55275B64" w14:textId="3168E52A" w:rsidR="000D487F" w:rsidRPr="00B9289B" w:rsidRDefault="00FB794B" w:rsidP="00B9289B">
      <w:pPr>
        <w:pStyle w:val="Ttulo3"/>
      </w:pPr>
      <w:bookmarkStart w:id="25" w:name="_Toc176513911"/>
      <w:bookmarkEnd w:id="16"/>
      <w:r w:rsidRPr="00B9289B">
        <w:t xml:space="preserve"> Ámbito Nacional</w:t>
      </w:r>
      <w:bookmarkEnd w:id="25"/>
    </w:p>
    <w:p w14:paraId="664E45AD" w14:textId="76D1B1B9"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r w:rsidR="00AD1141">
        <w:rPr>
          <w:rFonts w:ascii="Arial" w:hAnsi="Arial" w:cs="Arial"/>
        </w:rPr>
        <w:t xml:space="preserve"> </w:t>
      </w:r>
      <w:r w:rsidRPr="003A44D8">
        <w:rPr>
          <w:rFonts w:ascii="Arial" w:hAnsi="Arial" w:cs="Arial"/>
        </w:rPr>
        <w:t>(Caiza Quinga,2019), sistema de modelado costero (SMC) a un tramo crítico en la playa Varadero en (Vidal Fernandez,2010)</w:t>
      </w:r>
      <w:r w:rsidR="00FA1828">
        <w:rPr>
          <w:rFonts w:ascii="Arial" w:hAnsi="Arial" w:cs="Arial"/>
        </w:rPr>
        <w:t xml:space="preserve">, en </w:t>
      </w:r>
      <w:r w:rsidR="00A62821">
        <w:rPr>
          <w:rFonts w:ascii="Arial" w:hAnsi="Arial" w:cs="Arial"/>
        </w:rPr>
        <w:fldChar w:fldCharType="begin"/>
      </w:r>
      <w:r w:rsidR="00A62821">
        <w:rPr>
          <w:rFonts w:ascii="Arial" w:hAnsi="Arial" w:cs="Arial"/>
        </w:rPr>
        <w:instrText xml:space="preserve"> ADDIN ZOTERO_ITEM CSL_CITATION {"citationID":"y8HLyICi","properties":{"formattedCitation":"(Hugues &amp; L\\uc0\\u243{}pez, 2010)","plainCitation":"(Hugues &amp; López, 2010)","noteIndex":0},"citationItems":[{"id":228,"uris":["http://zotero.org/users/local/OKUlA4WO/items/PZHBHT3H"],"itemData":{"id":228,"type":"article-journal","container-title":"Revista Cubana de Ingeniería","issue":"1","page":"41-47","title":"Método para la estimación del transporte longitudinal de sedimentos en playas de arena","volume":"1","author":[{"family":"Hugues","given":"Ronnie Torres"},{"family":"López","given":"Luis Córdova"}],"issued":{"date-parts":[["2010"]]}}}],"schema":"https://github.com/citation-style-language/schema/raw/master/csl-citation.json"} </w:instrText>
      </w:r>
      <w:r w:rsidR="00A62821">
        <w:rPr>
          <w:rFonts w:ascii="Arial" w:hAnsi="Arial" w:cs="Arial"/>
        </w:rPr>
        <w:fldChar w:fldCharType="separate"/>
      </w:r>
      <w:r w:rsidR="00A62821" w:rsidRPr="00A62821">
        <w:rPr>
          <w:rFonts w:ascii="Arial" w:hAnsi="Arial" w:cs="Arial"/>
        </w:rPr>
        <w:t>(Hugues &amp; López, 2010)</w:t>
      </w:r>
      <w:r w:rsidR="00A62821">
        <w:rPr>
          <w:rFonts w:ascii="Arial" w:hAnsi="Arial" w:cs="Arial"/>
        </w:rPr>
        <w:fldChar w:fldCharType="end"/>
      </w:r>
      <w:r w:rsidR="00A62821">
        <w:rPr>
          <w:rFonts w:ascii="Arial" w:hAnsi="Arial" w:cs="Arial"/>
        </w:rPr>
        <w:t xml:space="preserve"> no fue empleado ningún software, en </w:t>
      </w:r>
      <w:r w:rsidR="004F73F7">
        <w:rPr>
          <w:rFonts w:ascii="Arial" w:hAnsi="Arial" w:cs="Arial"/>
        </w:rPr>
        <w:fldChar w:fldCharType="begin"/>
      </w:r>
      <w:r w:rsidR="004F73F7">
        <w:rPr>
          <w:rFonts w:ascii="Arial" w:hAnsi="Arial" w:cs="Arial"/>
        </w:rPr>
        <w:instrText xml:space="preserve"> ADDIN ZOTERO_ITEM CSL_CITATION {"citationID":"5dQvKmjL","properties":{"formattedCitation":"(C\\uc0\\u243{}rdova-L\\uc0\\u243{}pez &amp; Torres-Hugues, 2011)","plainCitation":"(Córdova-López &amp; Torres-Hugues, 2011)","noteIndex":0},"citationItems":[{"id":229,"uris":["http://zotero.org/users/local/OKUlA4WO/items/IBXBUZ59"],"itemData":{"id":229,"type":"article-journal","container-title":"Tecnología y ciencias del agua","issue":"3","note":"ISBN: 2007-2422\npublisher: Instituto Mexicano de Tecnología del Agua","page":"127-140","title":"Modelo matemático para la determinación del transporte longitudinal para playas del Caribe","volume":"2","author":[{"family":"Córdova-López","given":"Luis Fermín"},{"family":"Torres-Hugues","given":"Ronnie"}],"issued":{"date-parts":[["2011"]]}}}],"schema":"https://github.com/citation-style-language/schema/raw/master/csl-citation.json"} </w:instrText>
      </w:r>
      <w:r w:rsidR="004F73F7">
        <w:rPr>
          <w:rFonts w:ascii="Arial" w:hAnsi="Arial" w:cs="Arial"/>
        </w:rPr>
        <w:fldChar w:fldCharType="separate"/>
      </w:r>
      <w:r w:rsidR="004F73F7" w:rsidRPr="004F73F7">
        <w:rPr>
          <w:rFonts w:ascii="Arial" w:hAnsi="Arial" w:cs="Arial"/>
        </w:rPr>
        <w:t>(Córdova-López &amp; Torres-Hugues, 2011)</w:t>
      </w:r>
      <w:r w:rsidR="004F73F7">
        <w:rPr>
          <w:rFonts w:ascii="Arial" w:hAnsi="Arial" w:cs="Arial"/>
        </w:rPr>
        <w:fldChar w:fldCharType="end"/>
      </w:r>
      <w:r w:rsidR="004F73F7">
        <w:rPr>
          <w:rFonts w:ascii="Arial" w:hAnsi="Arial" w:cs="Arial"/>
        </w:rPr>
        <w:t xml:space="preserve"> se uso UNIBEST para comparar los resultados de los modelos CERC, </w:t>
      </w:r>
      <w:proofErr w:type="spellStart"/>
      <w:r w:rsidR="004F73F7">
        <w:rPr>
          <w:rFonts w:ascii="Arial" w:hAnsi="Arial" w:cs="Arial"/>
        </w:rPr>
        <w:t>Kamphuis</w:t>
      </w:r>
      <w:proofErr w:type="spellEnd"/>
      <w:r w:rsidR="004F73F7">
        <w:rPr>
          <w:rFonts w:ascii="Arial" w:hAnsi="Arial" w:cs="Arial"/>
        </w:rPr>
        <w:t xml:space="preserve"> y </w:t>
      </w:r>
      <w:proofErr w:type="spellStart"/>
      <w:r w:rsidR="004F73F7">
        <w:rPr>
          <w:rFonts w:ascii="Arial" w:hAnsi="Arial" w:cs="Arial"/>
        </w:rPr>
        <w:t>Bijiker</w:t>
      </w:r>
      <w:proofErr w:type="spellEnd"/>
      <w:r w:rsidR="004F73F7">
        <w:rPr>
          <w:rFonts w:ascii="Arial" w:hAnsi="Arial" w:cs="Arial"/>
        </w:rPr>
        <w:t xml:space="preserve"> con los que nos entrega este software en un estudio de la península de Hicacos Mata</w:t>
      </w:r>
      <w:r w:rsidR="00AD1141">
        <w:rPr>
          <w:rFonts w:ascii="Arial" w:hAnsi="Arial" w:cs="Arial"/>
        </w:rPr>
        <w:t>n</w:t>
      </w:r>
      <w:r w:rsidR="004F73F7">
        <w:rPr>
          <w:rFonts w:ascii="Arial" w:hAnsi="Arial" w:cs="Arial"/>
        </w:rPr>
        <w:t>zas</w:t>
      </w:r>
    </w:p>
    <w:p w14:paraId="63D3F847" w14:textId="77777777" w:rsidR="006E2D14" w:rsidRPr="00B9289B" w:rsidRDefault="006B7649" w:rsidP="00DE3FF8">
      <w:pPr>
        <w:pStyle w:val="Ttulo2"/>
      </w:pPr>
      <w:bookmarkStart w:id="26" w:name="_Toc176513912"/>
      <w:bookmarkStart w:id="27" w:name="_Hlk176949920"/>
      <w:r w:rsidRPr="00B9289B">
        <w:t>Gestión</w:t>
      </w:r>
      <w:bookmarkEnd w:id="26"/>
    </w:p>
    <w:p w14:paraId="55E8B45A" w14:textId="6833891F" w:rsidR="00DE3FF8" w:rsidRPr="00B9289B" w:rsidRDefault="00FC3B87" w:rsidP="00DE3FF8">
      <w:r w:rsidRPr="00B9289B">
        <w:t xml:space="preserve">La gestión es un conjunto de procedimientos y acciones que se llevan a cabo para lograr un determinado objetivo. El objetivo de la gestión es alcanzar un objetivo optimizando al máximo posible los recursos disponibles. </w:t>
      </w:r>
      <w:r w:rsidRPr="00B9289B">
        <w:fldChar w:fldCharType="begin"/>
      </w:r>
      <w:r w:rsidR="00A62821">
        <w:instrText xml:space="preserve"> ADDIN ZOTERO_ITEM CSL_CITATION {"citationID":"J561SeuD","properties":{"formattedCitation":"(Westreicher, 2020)","plainCitation":"(Westreicher, 2020)","noteIndex":0},"citationItems":[{"id":"CyqMIT3o/lQWbWs5F","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B9289B">
        <w:fldChar w:fldCharType="separate"/>
      </w:r>
      <w:r w:rsidRPr="00B9289B">
        <w:t>(Westreicher, 2020)</w:t>
      </w:r>
      <w:r w:rsidRPr="00B9289B">
        <w:fldChar w:fldCharType="end"/>
      </w:r>
    </w:p>
    <w:p w14:paraId="5B5BC480" w14:textId="77777777" w:rsidR="001B6AC5" w:rsidRPr="00B9289B" w:rsidRDefault="001B6AC5" w:rsidP="00DE3FF8">
      <w:pPr>
        <w:pStyle w:val="Ttulo2"/>
      </w:pPr>
      <w:bookmarkStart w:id="28" w:name="_Toc176513913"/>
      <w:r w:rsidRPr="00B9289B">
        <w:t>Sistema de Gestión</w:t>
      </w:r>
      <w:bookmarkEnd w:id="28"/>
      <w:r w:rsidRPr="00B9289B">
        <w:t xml:space="preserve"> </w:t>
      </w:r>
    </w:p>
    <w:p w14:paraId="6A8E3A3D" w14:textId="6A7BB535" w:rsidR="001B6AC5" w:rsidRPr="00B9289B" w:rsidRDefault="00953D8D" w:rsidP="00DE3FF8">
      <w:r w:rsidRPr="00B9289B">
        <w:t>Un sistema de gestión es un conjunto de procesos y herramientas diseñados para ayudar a una organización a alcanzar sus objetivos y metas de manera eficiente y efectiva</w:t>
      </w:r>
      <w:r w:rsidR="00CD6F0F" w:rsidRPr="00B9289B">
        <w:t xml:space="preserve"> </w:t>
      </w:r>
      <w:r w:rsidR="00CD6F0F" w:rsidRPr="00B9289B">
        <w:fldChar w:fldCharType="begin"/>
      </w:r>
      <w:r w:rsidR="00A62821">
        <w:instrText xml:space="preserve"> ADDIN ZOTERO_ITEM CSL_CITATION {"citationID":"Wcg3m5RU","properties":{"formattedCitation":"({\\i{}Sistema de Gesti\\uc0\\u243{}n}, s.\\uc0\\u160{}f.)","plainCitation":"(Sistema de Gestión, s. f.)","noteIndex":0},"citationItems":[{"id":"CyqMIT3o/AQZGAMQn","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B9289B">
        <w:fldChar w:fldCharType="separate"/>
      </w:r>
      <w:r w:rsidR="00CD6F0F" w:rsidRPr="00B9289B">
        <w:t>(Sistema de Gestión, s. f.)</w:t>
      </w:r>
      <w:r w:rsidR="00CD6F0F" w:rsidRPr="00B9289B">
        <w:fldChar w:fldCharType="end"/>
      </w:r>
      <w:r w:rsidR="00CD6F0F" w:rsidRPr="00B9289B">
        <w:t xml:space="preserve">.También </w:t>
      </w:r>
      <w:r w:rsidR="00B55E56" w:rsidRPr="00B9289B">
        <w:t>u</w:t>
      </w:r>
      <w:r w:rsidR="00CD6F0F" w:rsidRPr="00B9289B">
        <w:t>n </w:t>
      </w:r>
      <w:r w:rsidR="00CD6F0F" w:rsidRPr="00B9289B">
        <w:rPr>
          <w:rStyle w:val="Textoennegrita"/>
          <w:b w:val="0"/>
          <w:bCs w:val="0"/>
        </w:rPr>
        <w:t>sistema de gestión</w:t>
      </w:r>
      <w:r w:rsidR="00CD6F0F" w:rsidRPr="00B9289B">
        <w:t> es una herramienta que permite controlar, planificar, organizar y, hasta cierto punto, automatizar las tareas de una empresa</w:t>
      </w:r>
      <w:r w:rsidR="00B55E56" w:rsidRPr="00B9289B">
        <w:t>.</w:t>
      </w:r>
      <w:r w:rsidR="00B55E56" w:rsidRPr="00B9289B">
        <w:fldChar w:fldCharType="begin"/>
      </w:r>
      <w:r w:rsidR="00A62821">
        <w:instrText xml:space="preserve"> ADDIN ZOTERO_ITEM CSL_CITATION {"citationID":"qrMxXHDV","properties":{"formattedCitation":"(Ekon, 2021)","plainCitation":"(Ekon, 2021)","noteIndex":0},"citationItems":[{"id":"CyqMIT3o/o6LFkJ1I","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B9289B">
        <w:fldChar w:fldCharType="separate"/>
      </w:r>
      <w:r w:rsidR="00B55E56" w:rsidRPr="00B9289B">
        <w:t>(Ekon, 2021)</w:t>
      </w:r>
      <w:r w:rsidR="00B55E56" w:rsidRPr="00B9289B">
        <w:fldChar w:fldCharType="end"/>
      </w:r>
    </w:p>
    <w:p w14:paraId="6D5D2AE5" w14:textId="2E2232AC" w:rsidR="0016370C" w:rsidRPr="00B9289B" w:rsidRDefault="0016370C" w:rsidP="0016370C">
      <w:pPr>
        <w:pStyle w:val="Ttulo2"/>
      </w:pPr>
      <w:bookmarkStart w:id="29" w:name="_Toc176513914"/>
      <w:r w:rsidRPr="00B9289B">
        <w:t>Servicios Web</w:t>
      </w:r>
      <w:bookmarkEnd w:id="29"/>
      <w:r w:rsidRPr="00B9289B">
        <w:t xml:space="preserve"> </w:t>
      </w:r>
    </w:p>
    <w:p w14:paraId="70FEC826" w14:textId="005A554C" w:rsidR="00CE51AA" w:rsidRPr="00B9289B" w:rsidRDefault="00CE51AA" w:rsidP="00CE51AA">
      <w:r w:rsidRPr="00B9289B">
        <w:t xml:space="preserve">Según Jorge Ocampos los servicios web son aplicaciones que se comunican y comparten datos e información a través de la red, utilizando un conjunto de </w:t>
      </w:r>
      <w:r w:rsidRPr="00B9289B">
        <w:lastRenderedPageBreak/>
        <w:t xml:space="preserve">estándares y protocolos abiertos. Están diseñados para soportar la interacción máquina a máquina, facilitando la interoperabilidad entre sistemas heterogéneos. Es decir, dos sistemas no necesitan conocerse para poder comunicarse mientras se acojan a las reglas de comunicación del estándar de servicio web usado. </w:t>
      </w:r>
      <w:r w:rsidR="00D03838" w:rsidRPr="00B9289B">
        <w:rPr>
          <w:rStyle w:val="Hipervnculo"/>
        </w:rPr>
        <w:fldChar w:fldCharType="begin"/>
      </w:r>
      <w:r w:rsidR="00A62821">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CyqMIT3o/KdZkD2bs","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sidRPr="00B9289B">
        <w:rPr>
          <w:rStyle w:val="Hipervnculo"/>
        </w:rPr>
        <w:fldChar w:fldCharType="separate"/>
      </w:r>
      <w:r w:rsidR="00D03838" w:rsidRPr="00B9289B">
        <w:t>(</w:t>
      </w:r>
      <w:r w:rsidR="00D03838" w:rsidRPr="00B9289B">
        <w:rPr>
          <w:i/>
          <w:iCs/>
        </w:rPr>
        <w:t>¿Qué son los Servicios Web (Web Services) ? – Jorge Ocampos</w:t>
      </w:r>
      <w:r w:rsidR="00D03838" w:rsidRPr="00B9289B">
        <w:t>, s. f.)</w:t>
      </w:r>
      <w:r w:rsidR="00D03838" w:rsidRPr="00B9289B">
        <w:rPr>
          <w:rStyle w:val="Hipervnculo"/>
        </w:rPr>
        <w:fldChar w:fldCharType="end"/>
      </w:r>
    </w:p>
    <w:p w14:paraId="2A43933F" w14:textId="4CD3E40B" w:rsidR="0016370C" w:rsidRPr="00B9289B" w:rsidRDefault="0016370C" w:rsidP="0016370C">
      <w:pPr>
        <w:pStyle w:val="Ttulo2"/>
      </w:pPr>
      <w:bookmarkStart w:id="30" w:name="_Toc88600706"/>
      <w:bookmarkStart w:id="31" w:name="_Toc88579756"/>
      <w:bookmarkStart w:id="32" w:name="_Toc176513915"/>
      <w:r w:rsidRPr="00B9289B">
        <w:t>Arquitectura de Microservicios</w:t>
      </w:r>
      <w:bookmarkEnd w:id="30"/>
      <w:bookmarkEnd w:id="31"/>
      <w:bookmarkEnd w:id="32"/>
    </w:p>
    <w:p w14:paraId="0DD47748" w14:textId="00F10B6E" w:rsidR="00D03838" w:rsidRPr="00B9289B" w:rsidRDefault="00CD4604" w:rsidP="00D03838">
      <w:r w:rsidRPr="00B9289B">
        <w:t xml:space="preserve">Un microservicio es un conjunto de pequeños servicios que pueden ser desarrollados independientemente, desplegados ya sea en Centros de datos </w:t>
      </w:r>
      <w:proofErr w:type="spellStart"/>
      <w:r w:rsidRPr="00B9289B">
        <w:t>On</w:t>
      </w:r>
      <w:proofErr w:type="spellEnd"/>
      <w:r w:rsidRPr="00B9289B">
        <w:t xml:space="preserve">-Premise o en la Computación en la Nube. Al ser desplegados en la computación en la nube existe la ventaja que pueden escalar de forma independiente, más rápida que en </w:t>
      </w:r>
      <w:proofErr w:type="spellStart"/>
      <w:r w:rsidRPr="00B9289B">
        <w:t>On</w:t>
      </w:r>
      <w:proofErr w:type="spellEnd"/>
      <w:r w:rsidRPr="00B9289B">
        <w:t xml:space="preserve">-Premise. Un microservicio consiste en partir un sistema en pequeños componentes cooperantes, donde estos componentes interactúan unos con otros mediante interfaces. Cada microservicio al ser desarrollado y desplegado de forma independiente, puede ser creado en cualquier lenguaje de programación y cualquier plataforma. El desarrollo de pequeños componentes en microservicios hace que el desarrollo sea más ágil e independiente de la tecnología y lenguaje de programación </w:t>
      </w:r>
      <w:r w:rsidR="007D1FBE" w:rsidRPr="00B9289B">
        <w:fldChar w:fldCharType="begin"/>
      </w:r>
      <w:r w:rsidR="00A62821">
        <w:instrText xml:space="preserve"> ADDIN ZOTERO_ITEM CSL_CITATION {"citationID":"L5n3WIEY","properties":{"formattedCitation":"(Velepucha et\\uc0\\u160{}al., 2019)","plainCitation":"(Velepucha et al., 2019)","noteIndex":0},"citationItems":[{"id":"CyqMIT3o/WTrRKwY4","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rsidRPr="00B9289B">
        <w:fldChar w:fldCharType="separate"/>
      </w:r>
      <w:r w:rsidR="007D1FBE" w:rsidRPr="00B9289B">
        <w:t>(Velepucha et al., 2019)</w:t>
      </w:r>
      <w:r w:rsidR="007D1FBE" w:rsidRPr="00B9289B">
        <w:fldChar w:fldCharType="end"/>
      </w:r>
    </w:p>
    <w:p w14:paraId="7D749BB2" w14:textId="77777777" w:rsidR="0016370C" w:rsidRPr="00B9289B" w:rsidRDefault="0016370C" w:rsidP="0016370C">
      <w:pPr>
        <w:pStyle w:val="Ttulo2"/>
        <w:rPr>
          <w:shd w:val="clear" w:color="auto" w:fill="auto"/>
        </w:rPr>
      </w:pPr>
      <w:bookmarkStart w:id="33" w:name="_Toc88600707"/>
      <w:bookmarkStart w:id="34" w:name="_Toc88579757"/>
      <w:bookmarkStart w:id="35" w:name="_Toc176513916"/>
      <w:r w:rsidRPr="00B9289B">
        <w:t>Pruebas de Software</w:t>
      </w:r>
      <w:bookmarkEnd w:id="33"/>
      <w:bookmarkEnd w:id="34"/>
      <w:bookmarkEnd w:id="35"/>
    </w:p>
    <w:p w14:paraId="0073AFD9" w14:textId="77777777" w:rsidR="00F02DA3" w:rsidRPr="00B9289B" w:rsidRDefault="00F02DA3" w:rsidP="00F02DA3">
      <w:pPr>
        <w:spacing w:after="300" w:line="336" w:lineRule="atLeast"/>
        <w:rPr>
          <w:rFonts w:eastAsia="Times New Roman"/>
          <w:color w:val="272727"/>
          <w:shd w:val="clear" w:color="auto" w:fill="auto"/>
          <w:lang w:val="es-CU" w:eastAsia="es-CU"/>
        </w:rPr>
      </w:pPr>
      <w:commentRangeStart w:id="36"/>
      <w:commentRangeStart w:id="37"/>
      <w:r w:rsidRPr="00B9289B">
        <w:rPr>
          <w:rFonts w:eastAsia="Times New Roman"/>
          <w:color w:val="272727"/>
          <w:shd w:val="clear" w:color="auto" w:fill="auto"/>
          <w:lang w:val="es-CU" w:eastAsia="es-CU"/>
        </w:rPr>
        <w:t xml:space="preserve">Según </w:t>
      </w:r>
      <w:proofErr w:type="spellStart"/>
      <w:r w:rsidRPr="00B9289B">
        <w:rPr>
          <w:rFonts w:eastAsia="Times New Roman"/>
          <w:color w:val="272727"/>
          <w:shd w:val="clear" w:color="auto" w:fill="auto"/>
          <w:lang w:val="es-CU" w:eastAsia="es-CU"/>
        </w:rPr>
        <w:t>Glenford</w:t>
      </w:r>
      <w:proofErr w:type="spellEnd"/>
      <w:r w:rsidRPr="00B9289B">
        <w:rPr>
          <w:rFonts w:eastAsia="Times New Roman"/>
          <w:color w:val="272727"/>
          <w:shd w:val="clear" w:color="auto" w:fill="auto"/>
          <w:lang w:val="es-CU" w:eastAsia="es-CU"/>
        </w:rPr>
        <w:t xml:space="preserve"> J. Myers reconocido informático y autor de libros reconocidos d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xml:space="preserve">, entre ellos </w:t>
      </w:r>
      <w:proofErr w:type="spellStart"/>
      <w:r w:rsidRPr="00B9289B">
        <w:rPr>
          <w:rFonts w:eastAsia="Times New Roman"/>
          <w:color w:val="272727"/>
          <w:shd w:val="clear" w:color="auto" w:fill="auto"/>
          <w:lang w:val="es-CU" w:eastAsia="es-CU"/>
        </w:rPr>
        <w:t>The</w:t>
      </w:r>
      <w:proofErr w:type="spellEnd"/>
      <w:r w:rsidRPr="00B9289B">
        <w:rPr>
          <w:rFonts w:eastAsia="Times New Roman"/>
          <w:color w:val="272727"/>
          <w:shd w:val="clear" w:color="auto" w:fill="auto"/>
          <w:lang w:val="es-CU" w:eastAsia="es-CU"/>
        </w:rPr>
        <w:t xml:space="preserve"> Art </w:t>
      </w:r>
      <w:proofErr w:type="spellStart"/>
      <w:r w:rsidRPr="00B9289B">
        <w:rPr>
          <w:rFonts w:eastAsia="Times New Roman"/>
          <w:color w:val="272727"/>
          <w:shd w:val="clear" w:color="auto" w:fill="auto"/>
          <w:lang w:val="es-CU" w:eastAsia="es-CU"/>
        </w:rPr>
        <w:t>of</w:t>
      </w:r>
      <w:proofErr w:type="spellEnd"/>
      <w:r w:rsidRPr="00B9289B">
        <w:rPr>
          <w:rFonts w:eastAsia="Times New Roman"/>
          <w:color w:val="272727"/>
          <w:shd w:val="clear" w:color="auto" w:fill="auto"/>
          <w:lang w:val="es-CU" w:eastAsia="es-CU"/>
        </w:rPr>
        <w:t xml:space="preserve"> Softwar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nos dice en su frase:</w:t>
      </w:r>
    </w:p>
    <w:p w14:paraId="089F8F9B" w14:textId="4428E221" w:rsidR="00D24A89" w:rsidRPr="00B9289B" w:rsidRDefault="00F02DA3" w:rsidP="00D24A89">
      <w:pPr>
        <w:spacing w:after="0" w:line="288" w:lineRule="atLeast"/>
        <w:rPr>
          <w:rFonts w:eastAsia="Times New Roman"/>
          <w:shd w:val="clear" w:color="auto" w:fill="auto"/>
          <w:lang w:val="es-CU" w:eastAsia="es-CU"/>
        </w:rPr>
      </w:pPr>
      <w:r w:rsidRPr="00B9289B">
        <w:rPr>
          <w:rFonts w:eastAsia="Times New Roman"/>
          <w:color w:val="026DA7"/>
          <w:shd w:val="clear" w:color="auto" w:fill="auto"/>
          <w:lang w:val="es-CU" w:eastAsia="es-CU"/>
        </w:rPr>
        <w:t>“</w:t>
      </w:r>
      <w:r w:rsidRPr="00B9289B">
        <w:rPr>
          <w:rFonts w:eastAsia="Times New Roman"/>
          <w:shd w:val="clear" w:color="auto" w:fill="auto"/>
          <w:lang w:val="es-CU" w:eastAsia="es-CU"/>
        </w:rPr>
        <w:t>Las pruebas de software son el proceso de ejecutar un programa con la intención de encontrar errores”</w:t>
      </w:r>
      <w:r w:rsidR="00483C7C" w:rsidRPr="00B9289B">
        <w:rPr>
          <w:rFonts w:eastAsia="Times New Roman"/>
          <w:shd w:val="clear" w:color="auto" w:fill="auto"/>
          <w:lang w:val="es-CU" w:eastAsia="es-CU"/>
        </w:rPr>
        <w:t xml:space="preserve">  </w:t>
      </w:r>
      <w:r w:rsidR="00483C7C" w:rsidRPr="00B9289B">
        <w:rPr>
          <w:rFonts w:eastAsia="Times New Roman"/>
          <w:shd w:val="clear" w:color="auto" w:fill="auto"/>
          <w:lang w:val="es-CU" w:eastAsia="es-CU"/>
        </w:rPr>
        <w:fldChar w:fldCharType="begin"/>
      </w:r>
      <w:r w:rsidR="00A62821">
        <w:rPr>
          <w:rFonts w:eastAsia="Times New Roman"/>
          <w:shd w:val="clear" w:color="auto" w:fill="auto"/>
          <w:lang w:val="es-CU" w:eastAsia="es-CU"/>
        </w:rPr>
        <w:instrText xml:space="preserve"> ADDIN ZOTERO_ITEM CSL_CITATION {"citationID":"e3xBeSMF","properties":{"formattedCitation":"(Myers et\\uc0\\u160{}al., 2011)","plainCitation":"(Myers et al., 2011)","noteIndex":0},"citationItems":[{"id":"CyqMIT3o/hvg4X9xr","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sidRPr="00B9289B">
        <w:rPr>
          <w:rFonts w:eastAsia="Times New Roman"/>
          <w:shd w:val="clear" w:color="auto" w:fill="auto"/>
          <w:lang w:val="es-CU" w:eastAsia="es-CU"/>
        </w:rPr>
        <w:fldChar w:fldCharType="separate"/>
      </w:r>
      <w:r w:rsidR="00483C7C" w:rsidRPr="00B9289B">
        <w:t>(Myers et al., 2011)</w:t>
      </w:r>
      <w:r w:rsidR="00483C7C" w:rsidRPr="00B9289B">
        <w:rPr>
          <w:rFonts w:eastAsia="Times New Roman"/>
          <w:shd w:val="clear" w:color="auto" w:fill="auto"/>
          <w:lang w:val="es-CU" w:eastAsia="es-CU"/>
        </w:rPr>
        <w:fldChar w:fldCharType="end"/>
      </w:r>
    </w:p>
    <w:p w14:paraId="4E5E0E97" w14:textId="77777777" w:rsidR="00483C7C" w:rsidRPr="00B9289B" w:rsidRDefault="00483C7C" w:rsidP="00D24A89">
      <w:pPr>
        <w:spacing w:after="0" w:line="288" w:lineRule="atLeast"/>
        <w:rPr>
          <w:color w:val="272727"/>
        </w:rPr>
      </w:pPr>
    </w:p>
    <w:p w14:paraId="1492CE10" w14:textId="1C31C01B" w:rsidR="0016370C" w:rsidRPr="00B9289B" w:rsidRDefault="00D24A89" w:rsidP="00CC18BA">
      <w:pPr>
        <w:spacing w:after="0" w:line="288" w:lineRule="atLeast"/>
        <w:rPr>
          <w:rFonts w:eastAsia="Times New Roman"/>
          <w:color w:val="026DA7"/>
          <w:shd w:val="clear" w:color="auto" w:fill="auto"/>
          <w:lang w:val="es-CU" w:eastAsia="es-CU"/>
        </w:rPr>
      </w:pPr>
      <w:r w:rsidRPr="00B9289B">
        <w:rPr>
          <w:color w:val="272727"/>
        </w:rPr>
        <w:t xml:space="preserve">Las Pruebas o </w:t>
      </w:r>
      <w:proofErr w:type="spellStart"/>
      <w:r w:rsidRPr="00B9289B">
        <w:rPr>
          <w:color w:val="272727"/>
        </w:rPr>
        <w:t>Testing</w:t>
      </w:r>
      <w:proofErr w:type="spellEnd"/>
      <w:r w:rsidRPr="00B9289B">
        <w:rPr>
          <w:color w:val="272727"/>
        </w:rPr>
        <w:t xml:space="preserve"> de Software se trata básicamente del conjunto de actividades dentro del desarrollo de un software permitiendo así tener procesos, métodos </w:t>
      </w:r>
      <w:commentRangeEnd w:id="36"/>
      <w:r w:rsidR="00026F9E" w:rsidRPr="00B9289B">
        <w:rPr>
          <w:rStyle w:val="Refdecomentario"/>
          <w:sz w:val="24"/>
          <w:szCs w:val="24"/>
        </w:rPr>
        <w:commentReference w:id="36"/>
      </w:r>
      <w:commentRangeEnd w:id="37"/>
      <w:r w:rsidR="00B9289B">
        <w:rPr>
          <w:rStyle w:val="Refdecomentario"/>
        </w:rPr>
        <w:commentReference w:id="37"/>
      </w:r>
      <w:r w:rsidRPr="00B9289B">
        <w:rPr>
          <w:color w:val="272727"/>
        </w:rPr>
        <w:t>de trabajo y herramientas para identificar oportunamente los defectos en el software, logrando la estabilidad del mismo. Siendo el único instrumento capaz de </w:t>
      </w:r>
      <w:hyperlink r:id="rId18" w:history="1">
        <w:r w:rsidRPr="00B9289B">
          <w:rPr>
            <w:rStyle w:val="Hipervnculo"/>
            <w:color w:val="auto"/>
            <w:u w:val="none"/>
          </w:rPr>
          <w:t>precisar la calidad del software</w:t>
        </w:r>
      </w:hyperlink>
      <w:r w:rsidRPr="00B9289B">
        <w:rPr>
          <w:u w:val="single"/>
        </w:rPr>
        <w:t>,</w:t>
      </w:r>
      <w:r w:rsidRPr="00B9289B">
        <w:rPr>
          <w:color w:val="272727"/>
        </w:rPr>
        <w:t xml:space="preserve"> es decir, es el único procedimiento con el que se puede garantizar que un software cumple con los requerimientos solicitados por los usuarios. </w:t>
      </w:r>
      <w:r w:rsidR="00483C7C" w:rsidRPr="00B9289B">
        <w:rPr>
          <w:color w:val="272727"/>
        </w:rPr>
        <w:fldChar w:fldCharType="begin"/>
      </w:r>
      <w:r w:rsidR="00A62821">
        <w:rPr>
          <w:color w:val="272727"/>
        </w:rPr>
        <w:instrText xml:space="preserve"> ADDIN ZOTERO_ITEM CSL_CITATION {"citationID":"KEmN4kuE","properties":{"formattedCitation":"({\\i{}Pruebas de Software: Historia y Evoluci\\uc0\\u243{}n}, s.\\uc0\\u160{}f.)","plainCitation":"(Pruebas de Software: Historia y Evolución, s. f.)","noteIndex":0},"citationItems":[{"id":"CyqMIT3o/h2OzPNUM","uris":["http://zotero.org/users/local/6SXM3nyK/items/M6U4XGVQ"],"itemData":{"id":124,"type":"webpage","title":"Pruebas de Software: Historia y Evolución","URL":"https://www.fyccorp.com/articulo-pruebas-de-software:-historia-y-evolucion","accessed":{"date-parts":[["2024",6,26]]}}}],"schema":"https://github.com/citation-style-language/schema/raw/master/csl-citation.json"} </w:instrText>
      </w:r>
      <w:r w:rsidR="00483C7C" w:rsidRPr="00B9289B">
        <w:rPr>
          <w:color w:val="272727"/>
        </w:rPr>
        <w:fldChar w:fldCharType="separate"/>
      </w:r>
      <w:r w:rsidR="00483C7C" w:rsidRPr="00B9289B">
        <w:t>(</w:t>
      </w:r>
      <w:r w:rsidR="00483C7C" w:rsidRPr="00B9289B">
        <w:rPr>
          <w:i/>
          <w:iCs/>
        </w:rPr>
        <w:t>Pruebas de Software: Historia y Evolución</w:t>
      </w:r>
      <w:r w:rsidR="00483C7C" w:rsidRPr="00B9289B">
        <w:t>, s. f.)</w:t>
      </w:r>
      <w:r w:rsidR="00483C7C" w:rsidRPr="00B9289B">
        <w:rPr>
          <w:color w:val="272727"/>
        </w:rPr>
        <w:fldChar w:fldCharType="end"/>
      </w:r>
    </w:p>
    <w:p w14:paraId="76E34A92" w14:textId="77777777" w:rsidR="00CC18BA" w:rsidRPr="00B9289B" w:rsidRDefault="00CC18BA" w:rsidP="00CC18BA">
      <w:pPr>
        <w:spacing w:after="0" w:line="288" w:lineRule="atLeast"/>
        <w:rPr>
          <w:rFonts w:eastAsia="Times New Roman"/>
          <w:color w:val="026DA7"/>
          <w:shd w:val="clear" w:color="auto" w:fill="auto"/>
          <w:lang w:val="es-CU" w:eastAsia="es-CU"/>
        </w:rPr>
      </w:pPr>
    </w:p>
    <w:p w14:paraId="5EF7E8B1" w14:textId="77777777" w:rsidR="00DE3FF8" w:rsidRPr="00B9289B" w:rsidRDefault="00DE3FF8" w:rsidP="00826815">
      <w:pPr>
        <w:pStyle w:val="Ttulo2"/>
      </w:pPr>
      <w:bookmarkStart w:id="38" w:name="_Toc176513917"/>
      <w:r w:rsidRPr="00B9289B">
        <w:t>Herramientas y tecnologías utilizadas en el desarrollo del sistema</w:t>
      </w:r>
      <w:bookmarkEnd w:id="38"/>
      <w:r w:rsidRPr="00B9289B">
        <w:t xml:space="preserve"> </w:t>
      </w:r>
    </w:p>
    <w:p w14:paraId="67A6C6EF" w14:textId="15FC1B40" w:rsidR="00826815" w:rsidRPr="00B9289B" w:rsidRDefault="00DE3FF8" w:rsidP="00826815">
      <w:pPr>
        <w:spacing w:line="360" w:lineRule="auto"/>
      </w:pPr>
      <w:r w:rsidRPr="00B9289B">
        <w:t>Las </w:t>
      </w:r>
      <w:proofErr w:type="spellStart"/>
      <w:r w:rsidRPr="00B9289B">
        <w:rPr>
          <w:bCs/>
        </w:rPr>
        <w:t>Herramientas</w:t>
      </w:r>
      <w:r w:rsidRPr="00B9289B">
        <w:t>,son</w:t>
      </w:r>
      <w:proofErr w:type="spellEnd"/>
      <w:r w:rsidRPr="00B9289B">
        <w:t> </w:t>
      </w:r>
      <w:hyperlink r:id="rId19" w:tooltip="Programas" w:history="1">
        <w:r w:rsidRPr="00B9289B">
          <w:rPr>
            <w:rStyle w:val="Hipervnculo"/>
            <w:color w:val="auto"/>
            <w:u w:val="none"/>
          </w:rPr>
          <w:t>programas</w:t>
        </w:r>
      </w:hyperlink>
      <w:r w:rsidRPr="00B9289B">
        <w:t>, </w:t>
      </w:r>
      <w:hyperlink r:id="rId20" w:tooltip="Aplicaciones" w:history="1">
        <w:r w:rsidRPr="00B9289B">
          <w:rPr>
            <w:rStyle w:val="Hipervnculo"/>
            <w:color w:val="auto"/>
            <w:u w:val="none"/>
          </w:rPr>
          <w:t>aplicaciones</w:t>
        </w:r>
      </w:hyperlink>
      <w:r w:rsidRPr="00B9289B">
        <w:t> o</w:t>
      </w:r>
      <w:r w:rsidR="00B9289B">
        <w:t xml:space="preserve"> </w:t>
      </w:r>
      <w:r w:rsidRPr="00B9289B">
        <w:t>simplemente </w:t>
      </w:r>
      <w:hyperlink r:id="rId21" w:tooltip="Instrucciones (la página no existe)" w:history="1">
        <w:r w:rsidRPr="00B9289B">
          <w:rPr>
            <w:rStyle w:val="Hipervnculo"/>
            <w:color w:val="auto"/>
            <w:u w:val="none"/>
          </w:rPr>
          <w:t>instrucciones</w:t>
        </w:r>
      </w:hyperlink>
      <w:r w:rsidRPr="00B9289B">
        <w:t> usadas para efectuar otras tareas de modo más sencillo. En un sentido amplio del término, podemos decir que una herramienta es cualquier programa o instrucción que facilita una tarea.</w:t>
      </w:r>
      <w:r w:rsidRPr="00B9289B">
        <w:fldChar w:fldCharType="begin"/>
      </w:r>
      <w:r w:rsidR="00A62821">
        <w:instrText xml:space="preserve"> ADDIN ZOTERO_ITEM CSL_CITATION {"citationID":"ld50OHRu","properties":{"formattedCitation":"({\\i{}Herramientas inform\\uc0\\u225{}ticas - EcuRed}, s.\\uc0\\u160{}f.)","plainCitation":"(Herramientas informáticas - EcuRed, s. f.)","noteIndex":0},"citationItems":[{"id":"CyqMIT3o/62ASJNKy","uris":["http://zotero.org/users/13351438/items/H47MESTU"],"itemData":{"id":14,"type":"webpage","title":"Herramientas informáticas - EcuRed","URL":"https://www.ecured.cu/Herramientas_inform%C3%A1ticas","accessed":{"date-parts":[["2024",1,7]]}}}],"schema":"https://github.com/citation-style-language/schema/raw/master/csl-citation.json"} </w:instrText>
      </w:r>
      <w:r w:rsidRPr="00B9289B">
        <w:fldChar w:fldCharType="separate"/>
      </w:r>
      <w:r w:rsidRPr="00B9289B">
        <w:t>(</w:t>
      </w:r>
      <w:r w:rsidRPr="00B9289B">
        <w:rPr>
          <w:i/>
          <w:iCs/>
        </w:rPr>
        <w:t>Herramientas informáticas - EcuRed</w:t>
      </w:r>
      <w:r w:rsidRPr="00B9289B">
        <w:t>, s. f.)</w:t>
      </w:r>
      <w:r w:rsidRPr="00B9289B">
        <w:fldChar w:fldCharType="end"/>
      </w:r>
      <w:r w:rsidRPr="00B9289B">
        <w:t xml:space="preserve"> </w:t>
      </w:r>
    </w:p>
    <w:p w14:paraId="73B92633" w14:textId="77777777" w:rsidR="00826815" w:rsidRPr="00B9289B" w:rsidRDefault="00826815" w:rsidP="00826815">
      <w:pPr>
        <w:spacing w:line="360" w:lineRule="auto"/>
      </w:pPr>
      <w:r w:rsidRPr="00B9289B">
        <w:lastRenderedPageBreak/>
        <w:t>Para desarrollar este sistema se hizo necesario la utilización de algunas herramientas y tecnologías, las cuales se describen a continuación:</w:t>
      </w:r>
    </w:p>
    <w:p w14:paraId="20FB67A4" w14:textId="77777777" w:rsidR="00665892" w:rsidRPr="00B9289B" w:rsidRDefault="00665892" w:rsidP="00665892">
      <w:pPr>
        <w:pStyle w:val="Ttulo3"/>
        <w:rPr>
          <w:u w:val="single"/>
        </w:rPr>
      </w:pPr>
      <w:bookmarkStart w:id="39" w:name="_Toc176513918"/>
      <w:r w:rsidRPr="00B9289B">
        <w:rPr>
          <w:u w:val="single"/>
        </w:rPr>
        <w:t xml:space="preserve">Visual Studio </w:t>
      </w:r>
      <w:proofErr w:type="spellStart"/>
      <w:r w:rsidRPr="00B9289B">
        <w:rPr>
          <w:u w:val="single"/>
        </w:rPr>
        <w:t>Code</w:t>
      </w:r>
      <w:bookmarkEnd w:id="39"/>
      <w:proofErr w:type="spellEnd"/>
    </w:p>
    <w:p w14:paraId="67C3D4D2" w14:textId="4FC2AD40" w:rsidR="00665892" w:rsidRPr="00B9289B" w:rsidRDefault="00665892" w:rsidP="00665892">
      <w:pPr>
        <w:rPr>
          <w:sz w:val="22"/>
          <w:szCs w:val="22"/>
        </w:rPr>
      </w:pPr>
      <w:r w:rsidRPr="00B9289B">
        <w:rPr>
          <w:sz w:val="22"/>
          <w:szCs w:val="22"/>
        </w:rPr>
        <w:t xml:space="preserve">Visual Studio </w:t>
      </w:r>
      <w:proofErr w:type="spellStart"/>
      <w:r w:rsidRPr="00B9289B">
        <w:rPr>
          <w:sz w:val="22"/>
          <w:szCs w:val="22"/>
        </w:rPr>
        <w:t>Code</w:t>
      </w:r>
      <w:proofErr w:type="spellEnd"/>
      <w:r w:rsidRPr="00B9289B">
        <w:rPr>
          <w:sz w:val="22"/>
          <w:szCs w:val="22"/>
        </w:rPr>
        <w:t xml:space="preserve"> (VS </w:t>
      </w:r>
      <w:proofErr w:type="spellStart"/>
      <w:r w:rsidRPr="00B9289B">
        <w:rPr>
          <w:sz w:val="22"/>
          <w:szCs w:val="22"/>
        </w:rPr>
        <w:t>Code</w:t>
      </w:r>
      <w:proofErr w:type="spellEnd"/>
      <w:r w:rsidRPr="00B9289B">
        <w:rPr>
          <w:sz w:val="22"/>
          <w:szCs w:val="22"/>
        </w:rPr>
        <w:t xml:space="preserve">) es un editor de código fuente desarrollado por Microsoft. Es software libre y multiplataforma, está disponible para Windows, GNU/Linux y macOS. VS </w:t>
      </w:r>
      <w:proofErr w:type="spellStart"/>
      <w:r w:rsidRPr="00B9289B">
        <w:rPr>
          <w:sz w:val="22"/>
          <w:szCs w:val="22"/>
        </w:rPr>
        <w:t>Code</w:t>
      </w:r>
      <w:proofErr w:type="spellEnd"/>
      <w:r w:rsidRPr="00B9289B">
        <w:rPr>
          <w:sz w:val="22"/>
          <w:szCs w:val="22"/>
        </w:rPr>
        <w:t xml:space="preserve"> tiene una buena integración con Git, cuenta con soporte para depuración de código, y dispone de un sinnúmero de extensiones, que básicamente te da la posibilidad de escribir y ejecutar código en cualquier lenguaje de programación. </w:t>
      </w:r>
      <w:r w:rsidRPr="00B9289B">
        <w:rPr>
          <w:sz w:val="22"/>
          <w:szCs w:val="22"/>
        </w:rPr>
        <w:fldChar w:fldCharType="begin"/>
      </w:r>
      <w:r w:rsidR="00A62821">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CyqMIT3o/aQoywArN","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sidRPr="00B9289B">
        <w:rPr>
          <w:sz w:val="22"/>
          <w:szCs w:val="22"/>
        </w:rPr>
        <w:fldChar w:fldCharType="separate"/>
      </w:r>
      <w:r w:rsidRPr="00B9289B">
        <w:rPr>
          <w:sz w:val="22"/>
        </w:rPr>
        <w:t>(</w:t>
      </w:r>
      <w:r w:rsidRPr="00B9289B">
        <w:rPr>
          <w:i/>
          <w:iCs/>
          <w:sz w:val="22"/>
        </w:rPr>
        <w:t>Qué es Visual Studio Code y qué ventajas ofrece</w:t>
      </w:r>
      <w:r w:rsidRPr="00B9289B">
        <w:rPr>
          <w:sz w:val="22"/>
        </w:rPr>
        <w:t>, 2022)</w:t>
      </w:r>
      <w:r w:rsidRPr="00B9289B">
        <w:rPr>
          <w:sz w:val="22"/>
          <w:szCs w:val="22"/>
        </w:rPr>
        <w:fldChar w:fldCharType="end"/>
      </w:r>
    </w:p>
    <w:p w14:paraId="5EC858C0" w14:textId="77777777" w:rsidR="00665892" w:rsidRPr="00B9289B" w:rsidRDefault="00665892" w:rsidP="00665892">
      <w:pPr>
        <w:rPr>
          <w:sz w:val="22"/>
          <w:szCs w:val="22"/>
        </w:rPr>
      </w:pPr>
      <w:r w:rsidRPr="00B9289B">
        <w:rPr>
          <w:sz w:val="22"/>
          <w:szCs w:val="22"/>
        </w:rPr>
        <w:t>Se escogió este EDI ya que es el más usado para desarrollar aplicaciones en cualquier lenguaje, es bastante completo, además de las extensiones que tien</w:t>
      </w:r>
      <w:r w:rsidR="00DA10A9" w:rsidRPr="00B9289B">
        <w:rPr>
          <w:sz w:val="22"/>
          <w:szCs w:val="22"/>
        </w:rPr>
        <w:t xml:space="preserve">en que la ayudan mucho a la </w:t>
      </w:r>
      <w:proofErr w:type="gramStart"/>
      <w:r w:rsidR="00DA10A9" w:rsidRPr="00B9289B">
        <w:rPr>
          <w:sz w:val="22"/>
          <w:szCs w:val="22"/>
        </w:rPr>
        <w:t xml:space="preserve">hora </w:t>
      </w:r>
      <w:r w:rsidRPr="00B9289B">
        <w:rPr>
          <w:sz w:val="22"/>
          <w:szCs w:val="22"/>
        </w:rPr>
        <w:t xml:space="preserve"> de</w:t>
      </w:r>
      <w:proofErr w:type="gramEnd"/>
      <w:r w:rsidRPr="00B9289B">
        <w:rPr>
          <w:sz w:val="22"/>
          <w:szCs w:val="22"/>
        </w:rPr>
        <w:t xml:space="preserve"> codificar</w:t>
      </w:r>
      <w:r w:rsidR="00DA10A9" w:rsidRPr="00B9289B">
        <w:rPr>
          <w:sz w:val="22"/>
          <w:szCs w:val="22"/>
        </w:rPr>
        <w:t>.</w:t>
      </w:r>
    </w:p>
    <w:p w14:paraId="47019D22" w14:textId="77777777" w:rsidR="00CF5165" w:rsidRPr="00B9289B" w:rsidRDefault="00CF5165" w:rsidP="00CF5165">
      <w:pPr>
        <w:pStyle w:val="Ttulo3"/>
      </w:pPr>
      <w:bookmarkStart w:id="40" w:name="_Toc176513919"/>
      <w:r w:rsidRPr="00B9289B">
        <w:t xml:space="preserve">Visual </w:t>
      </w:r>
      <w:proofErr w:type="spellStart"/>
      <w:r w:rsidRPr="00B9289B">
        <w:t>Paradigm</w:t>
      </w:r>
      <w:bookmarkEnd w:id="40"/>
      <w:proofErr w:type="spellEnd"/>
      <w:r w:rsidRPr="00B9289B">
        <w:t xml:space="preserve"> </w:t>
      </w:r>
    </w:p>
    <w:p w14:paraId="23F603F6" w14:textId="57776899" w:rsidR="00CF5165" w:rsidRPr="00B9289B" w:rsidRDefault="00CF5165" w:rsidP="00665892">
      <w:pPr>
        <w:rPr>
          <w:sz w:val="22"/>
          <w:szCs w:val="22"/>
        </w:rPr>
      </w:pPr>
      <w:r w:rsidRPr="00B9289B">
        <w:t xml:space="preserve">Visual </w:t>
      </w:r>
      <w:proofErr w:type="spellStart"/>
      <w:r w:rsidRPr="00B9289B">
        <w:t>Paradigm</w:t>
      </w:r>
      <w:proofErr w:type="spellEnd"/>
      <w:r w:rsidRPr="00B9289B">
        <w:t xml:space="preserve">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rsidRPr="00B9289B">
        <w:t xml:space="preserve"> </w:t>
      </w:r>
      <w:r w:rsidR="00DC3E8C" w:rsidRPr="00B9289B">
        <w:fldChar w:fldCharType="begin"/>
      </w:r>
      <w:r w:rsidR="00A62821">
        <w:instrText xml:space="preserve"> ADDIN ZOTERO_ITEM CSL_CITATION {"citationID":"5NwFvkME","properties":{"formattedCitation":"(De Arma-Hern\\uc0\\u225{}ndez &amp; Sabl\\uc0\\u243{}n-Fern\\uc0\\u225{}ndez, 2019)","plainCitation":"(De Arma-Hernández &amp; Sablón-Fernández, 2019)","noteIndex":0},"citationItems":[{"id":"CyqMIT3o/aznooUzB","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rsidRPr="00B9289B">
        <w:fldChar w:fldCharType="separate"/>
      </w:r>
      <w:r w:rsidR="00DC3E8C" w:rsidRPr="00B9289B">
        <w:t>(De Arma-Hernández &amp; Sablón-Fernández, 2019)</w:t>
      </w:r>
      <w:r w:rsidR="00DC3E8C" w:rsidRPr="00B9289B">
        <w:fldChar w:fldCharType="end"/>
      </w:r>
    </w:p>
    <w:p w14:paraId="3002A958" w14:textId="77777777" w:rsidR="00CD5EB0" w:rsidRPr="00B9289B" w:rsidRDefault="00CD5EB0" w:rsidP="00CD5EB0">
      <w:pPr>
        <w:pStyle w:val="Ttulo3"/>
      </w:pPr>
      <w:bookmarkStart w:id="41" w:name="_Toc176513920"/>
      <w:r w:rsidRPr="00B9289B">
        <w:t>Git</w:t>
      </w:r>
      <w:bookmarkEnd w:id="41"/>
      <w:r w:rsidRPr="00B9289B">
        <w:t xml:space="preserve"> </w:t>
      </w:r>
    </w:p>
    <w:p w14:paraId="7127588D" w14:textId="64161DD6" w:rsidR="00680710" w:rsidRPr="00B9289B" w:rsidRDefault="002876DE" w:rsidP="002876DE">
      <w:r w:rsidRPr="00B9289B">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rsidRPr="00B9289B">
        <w:fldChar w:fldCharType="begin"/>
      </w:r>
      <w:r w:rsidR="00A62821">
        <w:instrText xml:space="preserve"> ADDIN ZOTERO_ITEM CSL_CITATION {"citationID":"n9HOrXiu","properties":{"formattedCitation":"(Astigarraga &amp; Cruz-Alonso, 2022)","plainCitation":"(Astigarraga &amp; Cruz-Alonso, 2022)","noteIndex":0},"citationItems":[{"id":"CyqMIT3o/eILNf9Yq","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rsidRPr="00B9289B">
        <w:fldChar w:fldCharType="separate"/>
      </w:r>
      <w:r w:rsidR="00680710" w:rsidRPr="00B9289B">
        <w:t>(Astigarraga &amp; Cruz-Alonso, 2022)</w:t>
      </w:r>
      <w:r w:rsidR="00680710" w:rsidRPr="00B9289B">
        <w:fldChar w:fldCharType="end"/>
      </w:r>
    </w:p>
    <w:p w14:paraId="0D7D1349" w14:textId="77777777" w:rsidR="00211E73" w:rsidRPr="00B9289B" w:rsidRDefault="00116EA3" w:rsidP="00116EA3">
      <w:pPr>
        <w:pStyle w:val="Ttulo3"/>
      </w:pPr>
      <w:bookmarkStart w:id="42" w:name="_Toc176513921"/>
      <w:proofErr w:type="spellStart"/>
      <w:r w:rsidRPr="00B9289B">
        <w:t>Pos</w:t>
      </w:r>
      <w:r w:rsidR="009D5F16" w:rsidRPr="00B9289B">
        <w:t>t</w:t>
      </w:r>
      <w:r w:rsidRPr="00B9289B">
        <w:t>man</w:t>
      </w:r>
      <w:bookmarkEnd w:id="42"/>
      <w:proofErr w:type="spellEnd"/>
      <w:r w:rsidR="002876DE" w:rsidRPr="00B9289B">
        <w:t xml:space="preserve"> </w:t>
      </w:r>
    </w:p>
    <w:p w14:paraId="0F9AF14C" w14:textId="5CE32DC6" w:rsidR="008B3A94" w:rsidRDefault="00211E73" w:rsidP="00AE0518">
      <w:pPr>
        <w:pStyle w:val="Sinespaciado"/>
        <w:jc w:val="both"/>
        <w:rPr>
          <w:rStyle w:val="Enlacedelndice"/>
          <w:rFonts w:ascii="Arial" w:hAnsi="Arial" w:cs="Arial"/>
          <w:color w:val="FF0000"/>
          <w:sz w:val="24"/>
          <w:szCs w:val="24"/>
        </w:rPr>
      </w:pP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es la plataforma de API líder en el mundo. Las funciones de </w:t>
      </w: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simplifican cada paso de la creación de una API y agilizan la colaboración para ayudar a crear mejores API, más rápido. Lanzada en el año 2012, </w:t>
      </w: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es un cliente para restear </w:t>
      </w:r>
      <w:proofErr w:type="spellStart"/>
      <w:r w:rsidRPr="00B9289B">
        <w:rPr>
          <w:rStyle w:val="Enlacedelndice"/>
          <w:rFonts w:ascii="Arial" w:hAnsi="Arial" w:cs="Arial"/>
          <w:sz w:val="24"/>
          <w:szCs w:val="24"/>
        </w:rPr>
        <w:t>APIs</w:t>
      </w:r>
      <w:proofErr w:type="spellEnd"/>
      <w:r w:rsidRPr="00B9289B">
        <w:rPr>
          <w:rStyle w:val="Enlacedelndice"/>
          <w:rFonts w:ascii="Arial" w:hAnsi="Arial" w:cs="Arial"/>
          <w:sz w:val="24"/>
          <w:szCs w:val="24"/>
        </w:rPr>
        <w:t xml:space="preserve">, por el momento es más utilizada para realizar peticiones API REST de manera simple, este gestiona nuestra API, así como documentarla. </w:t>
      </w:r>
      <w:r w:rsidR="00344D59" w:rsidRPr="00B9289B">
        <w:rPr>
          <w:rStyle w:val="Enlacedelndice"/>
          <w:rFonts w:ascii="Arial" w:hAnsi="Arial" w:cs="Arial"/>
          <w:color w:val="FF0000"/>
          <w:sz w:val="24"/>
          <w:szCs w:val="24"/>
        </w:rPr>
        <w:fldChar w:fldCharType="begin"/>
      </w:r>
      <w:r w:rsidR="00A62821">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sidRPr="00B9289B">
        <w:rPr>
          <w:rStyle w:val="Enlacedelndice"/>
          <w:rFonts w:ascii="Arial" w:hAnsi="Arial" w:cs="Arial"/>
          <w:color w:val="FF0000"/>
          <w:sz w:val="24"/>
          <w:szCs w:val="24"/>
        </w:rPr>
        <w:fldChar w:fldCharType="separate"/>
      </w:r>
      <w:r w:rsidR="00344D59" w:rsidRPr="00B9289B">
        <w:rPr>
          <w:rFonts w:ascii="Arial" w:hAnsi="Arial" w:cs="Arial"/>
          <w:sz w:val="24"/>
          <w:szCs w:val="24"/>
        </w:rPr>
        <w:t>(Monción Rodríguez, 2023)</w:t>
      </w:r>
      <w:r w:rsidR="00344D59" w:rsidRPr="00B9289B">
        <w:rPr>
          <w:rStyle w:val="Enlacedelndice"/>
          <w:rFonts w:ascii="Arial" w:hAnsi="Arial" w:cs="Arial"/>
          <w:color w:val="FF0000"/>
          <w:sz w:val="24"/>
          <w:szCs w:val="24"/>
        </w:rPr>
        <w:fldChar w:fldCharType="end"/>
      </w:r>
    </w:p>
    <w:p w14:paraId="06C91103" w14:textId="77777777" w:rsidR="00AE0518" w:rsidRPr="00AE0518" w:rsidRDefault="00AE0518" w:rsidP="00AE0518">
      <w:pPr>
        <w:pStyle w:val="Sinespaciado"/>
        <w:jc w:val="both"/>
        <w:rPr>
          <w:rFonts w:ascii="Arial" w:hAnsi="Arial" w:cs="Arial"/>
          <w:sz w:val="24"/>
          <w:szCs w:val="24"/>
        </w:rPr>
      </w:pPr>
    </w:p>
    <w:p w14:paraId="46279BFE" w14:textId="77777777" w:rsidR="008B3A94" w:rsidRPr="00B9289B" w:rsidRDefault="008B3A94" w:rsidP="008B3A94">
      <w:pPr>
        <w:pStyle w:val="Ttulo3"/>
      </w:pPr>
      <w:bookmarkStart w:id="43" w:name="_Toc176513922"/>
      <w:r w:rsidRPr="00B9289B">
        <w:t xml:space="preserve">Mongo </w:t>
      </w:r>
      <w:proofErr w:type="spellStart"/>
      <w:r w:rsidRPr="00B9289B">
        <w:t>Compass</w:t>
      </w:r>
      <w:bookmarkEnd w:id="43"/>
      <w:proofErr w:type="spellEnd"/>
      <w:r w:rsidRPr="00B9289B">
        <w:t xml:space="preserve">  </w:t>
      </w:r>
    </w:p>
    <w:p w14:paraId="78983FA1" w14:textId="54B78202" w:rsidR="008B3A94" w:rsidRPr="00B9289B" w:rsidRDefault="008B3A94" w:rsidP="008B3A94">
      <w:pPr>
        <w:rPr>
          <w:color w:val="FF0000"/>
        </w:rPr>
      </w:pPr>
      <w:r w:rsidRPr="00B9289B">
        <w:t xml:space="preserve">MongoDB </w:t>
      </w:r>
      <w:proofErr w:type="spellStart"/>
      <w:r w:rsidRPr="00B9289B">
        <w:t>Compass</w:t>
      </w:r>
      <w:proofErr w:type="spellEnd"/>
      <w:r w:rsidRPr="00B9289B">
        <w:t xml:space="preserve"> es la GUI de MongoDB. </w:t>
      </w:r>
      <w:proofErr w:type="spellStart"/>
      <w:r w:rsidRPr="00B9289B">
        <w:t>Compass</w:t>
      </w:r>
      <w:proofErr w:type="spellEnd"/>
      <w:r w:rsidRPr="00B9289B">
        <w:t xml:space="preserve"> permite analizar y comprender el contenido de los datos sin un conocimiento formal de la sintaxis de consulta de MongoDB. Además de explorar los datos en un entorno visual, también se puede utilizar </w:t>
      </w:r>
      <w:proofErr w:type="spellStart"/>
      <w:r w:rsidRPr="00B9289B">
        <w:t>Compass</w:t>
      </w:r>
      <w:proofErr w:type="spellEnd"/>
      <w:r w:rsidRPr="00B9289B">
        <w:t xml:space="preserve"> para optimizar el rendimiento de las consultas, </w:t>
      </w:r>
      <w:r w:rsidRPr="00B9289B">
        <w:lastRenderedPageBreak/>
        <w:t xml:space="preserve">administrar índices e implementar la validación de documentos. </w:t>
      </w:r>
      <w:r w:rsidR="00344D59" w:rsidRPr="00B9289B">
        <w:rPr>
          <w:color w:val="FF0000"/>
        </w:rPr>
        <w:fldChar w:fldCharType="begin"/>
      </w:r>
      <w:r w:rsidR="00A62821">
        <w:rPr>
          <w:color w:val="FF0000"/>
        </w:rPr>
        <w:instrText xml:space="preserve"> ADDIN ZOTERO_ITEM CSL_CITATION {"citationID":"oo2duYDx","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sidRPr="00B9289B">
        <w:rPr>
          <w:color w:val="FF0000"/>
        </w:rPr>
        <w:fldChar w:fldCharType="separate"/>
      </w:r>
      <w:r w:rsidR="00344D59" w:rsidRPr="00B9289B">
        <w:t>(Vidal Domínguez, 2021)</w:t>
      </w:r>
      <w:r w:rsidR="00344D59" w:rsidRPr="00B9289B">
        <w:rPr>
          <w:color w:val="FF0000"/>
        </w:rPr>
        <w:fldChar w:fldCharType="end"/>
      </w:r>
      <w:r w:rsidR="00344D59" w:rsidRPr="00B9289B">
        <w:rPr>
          <w:color w:val="FF0000"/>
        </w:rPr>
        <w:t>.</w:t>
      </w:r>
    </w:p>
    <w:p w14:paraId="03CDF3F6" w14:textId="77777777" w:rsidR="00D33DEF" w:rsidRPr="00B9289B" w:rsidRDefault="00D33DEF" w:rsidP="00D33DEF">
      <w:pPr>
        <w:pStyle w:val="Ttulo3"/>
      </w:pPr>
      <w:bookmarkStart w:id="44" w:name="_Toc176513923"/>
      <w:proofErr w:type="spellStart"/>
      <w:r w:rsidRPr="00B9289B">
        <w:t>Node</w:t>
      </w:r>
      <w:proofErr w:type="spellEnd"/>
      <w:r w:rsidRPr="00B9289B">
        <w:t xml:space="preserve"> </w:t>
      </w:r>
      <w:r w:rsidR="00FA678D" w:rsidRPr="00B9289B">
        <w:t>.JS</w:t>
      </w:r>
      <w:bookmarkEnd w:id="44"/>
    </w:p>
    <w:p w14:paraId="0F14CA36" w14:textId="4691D776" w:rsidR="002876DE" w:rsidRPr="00B9289B" w:rsidRDefault="00FA678D" w:rsidP="00FA678D">
      <w:r w:rsidRPr="00B9289B">
        <w:t>Es un entorno en tiempo de ejecución multiplataforma de código abierto del lado del servidor en el lenguaje de programación JavaScript, asíncrono, con E/S</w:t>
      </w:r>
      <w:r w:rsidR="002578BB" w:rsidRPr="00B9289B">
        <w:t xml:space="preserve"> (Entrada y salida)</w:t>
      </w:r>
      <w:r w:rsidRPr="00B9289B">
        <w:t xml:space="preserve"> de datos en una arquitectura orientada a eventos y basado en el motor V8 de Google. Fue creado con el enfoque de ser útil en la creación de programas de red altamente escalables, </w:t>
      </w:r>
      <w:proofErr w:type="gramStart"/>
      <w:r w:rsidR="00E82EB2" w:rsidRPr="00B9289B">
        <w:t>como</w:t>
      </w:r>
      <w:proofErr w:type="gramEnd"/>
      <w:r w:rsidR="00E82EB2">
        <w:t xml:space="preserve"> </w:t>
      </w:r>
      <w:r w:rsidRPr="00B9289B">
        <w:t xml:space="preserve">por ejemplo, servidores web. Fue creado por Ryan Dahl en 2009 y su evolución está apadrinada por la empresa </w:t>
      </w:r>
      <w:proofErr w:type="spellStart"/>
      <w:r w:rsidRPr="00B9289B">
        <w:t>Joyent</w:t>
      </w:r>
      <w:proofErr w:type="spellEnd"/>
      <w:r w:rsidRPr="00B9289B">
        <w:t>, que además tiene contratado a Dahl en plantilla</w:t>
      </w:r>
      <w:r w:rsidRPr="00B9289B">
        <w:rPr>
          <w:color w:val="FF0000"/>
        </w:rPr>
        <w:t xml:space="preserve">. </w:t>
      </w:r>
      <w:r w:rsidR="00344D59" w:rsidRPr="00B9289B">
        <w:rPr>
          <w:color w:val="FF0000"/>
        </w:rPr>
        <w:t xml:space="preserve"> </w:t>
      </w:r>
      <w:r w:rsidR="00344D59" w:rsidRPr="00B9289B">
        <w:rPr>
          <w:color w:val="FF0000"/>
        </w:rPr>
        <w:fldChar w:fldCharType="begin"/>
      </w:r>
      <w:r w:rsidR="00A62821">
        <w:rPr>
          <w:color w:val="FF0000"/>
        </w:rPr>
        <w:instrText xml:space="preserve"> ADDIN ZOTERO_ITEM CSL_CITATION {"citationID":"40heq6Ka","properties":{"formattedCitation":"(Romero Garc\\uc0\\u237{}a, 2022)","plainCitation":"(Romero García, 2022)","noteIndex":0},"citationItems":[{"id":"CyqMIT3o/e65gBsV1","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sidRPr="00B9289B">
        <w:rPr>
          <w:color w:val="FF0000"/>
        </w:rPr>
        <w:fldChar w:fldCharType="separate"/>
      </w:r>
      <w:r w:rsidR="00344D59" w:rsidRPr="00B9289B">
        <w:t>(Romero García, 2022)</w:t>
      </w:r>
      <w:r w:rsidR="00344D59" w:rsidRPr="00B9289B">
        <w:rPr>
          <w:color w:val="FF0000"/>
        </w:rPr>
        <w:fldChar w:fldCharType="end"/>
      </w:r>
    </w:p>
    <w:p w14:paraId="2B9E22AE" w14:textId="1712ED69" w:rsidR="00585425" w:rsidRPr="00B9289B" w:rsidRDefault="00585425" w:rsidP="00585425">
      <w:pPr>
        <w:pStyle w:val="Ttulo2"/>
      </w:pPr>
      <w:bookmarkStart w:id="45" w:name="_Toc176513924"/>
      <w:r w:rsidRPr="00B9289B">
        <w:t>Lenguajes a emplear en el desarrollo del sistema</w:t>
      </w:r>
      <w:bookmarkEnd w:id="45"/>
      <w:r w:rsidRPr="00B9289B">
        <w:t xml:space="preserve"> </w:t>
      </w:r>
    </w:p>
    <w:p w14:paraId="4C2A9D9A" w14:textId="1CA0F96A" w:rsidR="00F750DE" w:rsidRPr="00F750DE" w:rsidRDefault="00F750DE" w:rsidP="00F750DE">
      <w:pPr>
        <w:spacing w:line="360" w:lineRule="auto"/>
        <w:rPr>
          <w:sz w:val="22"/>
          <w:szCs w:val="22"/>
        </w:rPr>
      </w:pPr>
      <w:r w:rsidRPr="00B9289B">
        <w:t>La Tecnología  es el </w:t>
      </w:r>
      <w:hyperlink r:id="rId22" w:history="1">
        <w:r w:rsidRPr="00B9289B">
          <w:rPr>
            <w:rStyle w:val="Hipervnculo"/>
            <w:color w:val="auto"/>
            <w:u w:val="none"/>
          </w:rPr>
          <w:t>conjunto</w:t>
        </w:r>
      </w:hyperlink>
      <w:r w:rsidRPr="00B9289B">
        <w:t> de nociones y </w:t>
      </w:r>
      <w:hyperlink r:id="rId23" w:history="1">
        <w:r w:rsidRPr="00B9289B">
          <w:rPr>
            <w:rStyle w:val="Hipervnculo"/>
            <w:bCs/>
            <w:color w:val="auto"/>
            <w:u w:val="none"/>
          </w:rPr>
          <w:t>conocimientos científicos</w:t>
        </w:r>
      </w:hyperlink>
      <w:r w:rsidRPr="00B9289B">
        <w:rPr>
          <w:rStyle w:val="Textoennegrita"/>
        </w:rPr>
        <w:t> </w:t>
      </w:r>
      <w:r w:rsidRPr="00B9289B">
        <w:rPr>
          <w:rStyle w:val="Textoennegrita"/>
          <w:b w:val="0"/>
        </w:rPr>
        <w:t>que el</w:t>
      </w:r>
      <w:r w:rsidRPr="00B9289B">
        <w:rPr>
          <w:rStyle w:val="Textoennegrita"/>
        </w:rPr>
        <w:t> </w:t>
      </w:r>
      <w:hyperlink r:id="rId24" w:history="1">
        <w:r w:rsidRPr="00B9289B">
          <w:rPr>
            <w:rStyle w:val="Hipervnculo"/>
            <w:bCs/>
            <w:color w:val="auto"/>
            <w:u w:val="none"/>
          </w:rPr>
          <w:t>ser humano</w:t>
        </w:r>
      </w:hyperlink>
      <w:r w:rsidRPr="00B9289B">
        <w:rPr>
          <w:rStyle w:val="Textoennegrita"/>
        </w:rPr>
        <w:t> </w:t>
      </w:r>
      <w:r w:rsidRPr="00B9289B">
        <w:rPr>
          <w:rStyle w:val="Textoennegrita"/>
          <w:b w:val="0"/>
        </w:rPr>
        <w:t>utiliza para lograr</w:t>
      </w:r>
      <w:r w:rsidRPr="00B9289B">
        <w:rPr>
          <w:rStyle w:val="Textoennegrita"/>
        </w:rPr>
        <w:t xml:space="preserve"> </w:t>
      </w:r>
      <w:r w:rsidRPr="00B9289B">
        <w:rPr>
          <w:rStyle w:val="Textoennegrita"/>
          <w:b w:val="0"/>
        </w:rPr>
        <w:t>un</w:t>
      </w:r>
      <w:r w:rsidRPr="00B9289B">
        <w:rPr>
          <w:rStyle w:val="Textoennegrita"/>
        </w:rPr>
        <w:t> </w:t>
      </w:r>
      <w:hyperlink r:id="rId25" w:history="1">
        <w:r w:rsidRPr="00B9289B">
          <w:rPr>
            <w:rStyle w:val="Hipervnculo"/>
            <w:bCs/>
            <w:color w:val="auto"/>
            <w:u w:val="none"/>
          </w:rPr>
          <w:t>objetivo</w:t>
        </w:r>
      </w:hyperlink>
      <w:r w:rsidRPr="00B9289B">
        <w:rPr>
          <w:rStyle w:val="Textoennegrita"/>
        </w:rPr>
        <w:t> </w:t>
      </w:r>
      <w:r w:rsidRPr="00B9289B">
        <w:rPr>
          <w:rStyle w:val="Textoennegrita"/>
          <w:b w:val="0"/>
        </w:rPr>
        <w:t>preciso</w:t>
      </w:r>
      <w:r w:rsidRPr="00B9289B">
        <w:t>, que puede ser la solución de un </w:t>
      </w:r>
      <w:hyperlink r:id="rId26" w:history="1">
        <w:r w:rsidRPr="00B9289B">
          <w:rPr>
            <w:rStyle w:val="Hipervnculo"/>
            <w:color w:val="auto"/>
            <w:u w:val="none"/>
          </w:rPr>
          <w:t>problema</w:t>
        </w:r>
      </w:hyperlink>
      <w:r w:rsidRPr="00B9289B">
        <w:t> específico del individuo o la satisfacción de alguna de sus necesidades.</w:t>
      </w:r>
      <w:r w:rsidRPr="00B9289B">
        <w:fldChar w:fldCharType="begin"/>
      </w:r>
      <w:r w:rsidR="00A62821">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CyqMIT3o/L7aWptCp","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B9289B">
        <w:fldChar w:fldCharType="separate"/>
      </w:r>
      <w:r w:rsidRPr="00B9289B">
        <w:t>(</w:t>
      </w:r>
      <w:r w:rsidRPr="00B9289B">
        <w:rPr>
          <w:i/>
          <w:iCs/>
        </w:rPr>
        <w:t>Tecnología - Concepto, tipos, ejemplos, evolución, características</w:t>
      </w:r>
      <w:r w:rsidRPr="00B9289B">
        <w:t>, s. f.)</w:t>
      </w:r>
      <w:r w:rsidRPr="00B9289B">
        <w:fldChar w:fldCharType="end"/>
      </w:r>
      <w:r>
        <w:rPr>
          <w:sz w:val="22"/>
          <w:szCs w:val="22"/>
        </w:rPr>
        <w:t>.</w:t>
      </w:r>
    </w:p>
    <w:p w14:paraId="6CA5355D" w14:textId="77777777" w:rsidR="009452EE" w:rsidRDefault="009452EE" w:rsidP="002E1965">
      <w:pPr>
        <w:pStyle w:val="Ttulo3"/>
      </w:pPr>
      <w:bookmarkStart w:id="46" w:name="_Toc176513925"/>
      <w:proofErr w:type="spellStart"/>
      <w:r>
        <w:t>React</w:t>
      </w:r>
      <w:bookmarkEnd w:id="46"/>
      <w:proofErr w:type="spellEnd"/>
      <w:r>
        <w:t xml:space="preserve"> </w:t>
      </w:r>
    </w:p>
    <w:p w14:paraId="18FD2DEB" w14:textId="465C2997" w:rsidR="009452EE" w:rsidRPr="009452EE" w:rsidRDefault="009452EE" w:rsidP="009452EE">
      <w:pPr>
        <w:spacing w:line="240" w:lineRule="auto"/>
      </w:pPr>
      <w:r>
        <w:t xml:space="preserve">La librería </w:t>
      </w:r>
      <w:proofErr w:type="spellStart"/>
      <w:r>
        <w:t>React</w:t>
      </w:r>
      <w:proofErr w:type="spellEnd"/>
      <w:r>
        <w:t xml:space="preserve">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w:t>
      </w:r>
      <w:proofErr w:type="spellStart"/>
      <w:r>
        <w:t>frontend</w:t>
      </w:r>
      <w:proofErr w:type="spellEnd"/>
      <w:r>
        <w:t xml:space="preserve"> </w:t>
      </w:r>
      <w:proofErr w:type="spellStart"/>
      <w:r>
        <w:t>frameworks</w:t>
      </w:r>
      <w:proofErr w:type="spellEnd"/>
      <w:r>
        <w:t xml:space="preserve"> pero su propósito es organizar los elementos HTML en componentes.</w:t>
      </w:r>
      <w:r w:rsidR="000517C8">
        <w:fldChar w:fldCharType="begin"/>
      </w:r>
      <w:r w:rsidR="00A62821">
        <w:instrText xml:space="preserve"> ADDIN ZOTERO_ITEM CSL_CITATION {"citationID":"vpeVLijO","properties":{"formattedCitation":"(Ceron Galindo, 2019)","plainCitation":"(Ceron Galindo, 2019)","noteIndex":0},"citationItems":[{"id":"CyqMIT3o/m19LlSVe","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fldChar w:fldCharType="separate"/>
      </w:r>
      <w:r w:rsidR="000517C8" w:rsidRPr="000517C8">
        <w:t>(Ceron Galindo, 2019)</w:t>
      </w:r>
      <w:r w:rsidR="000517C8">
        <w:fldChar w:fldCharType="end"/>
      </w:r>
    </w:p>
    <w:p w14:paraId="43D75109" w14:textId="77777777" w:rsidR="009452EE" w:rsidRPr="009452EE" w:rsidRDefault="009452EE" w:rsidP="009452EE">
      <w:pPr>
        <w:pStyle w:val="Ttulo3"/>
      </w:pPr>
      <w:bookmarkStart w:id="47" w:name="_Toc176513926"/>
      <w:r>
        <w:t>HTML</w:t>
      </w:r>
      <w:bookmarkEnd w:id="47"/>
    </w:p>
    <w:p w14:paraId="364C96BE" w14:textId="68D32E6A" w:rsidR="009452EE" w:rsidRDefault="009452EE" w:rsidP="009452EE">
      <w:r>
        <w:t>HTML (</w:t>
      </w:r>
      <w:proofErr w:type="spellStart"/>
      <w:r>
        <w:t>HyperText</w:t>
      </w:r>
      <w:proofErr w:type="spellEnd"/>
      <w:r>
        <w:t xml:space="preserve"> </w:t>
      </w:r>
      <w:proofErr w:type="spellStart"/>
      <w:r>
        <w:t>Markup</w:t>
      </w:r>
      <w:proofErr w:type="spellEnd"/>
      <w:r>
        <w:t xml:space="preserve"> </w:t>
      </w:r>
      <w:proofErr w:type="spellStart"/>
      <w:r>
        <w:t>Language</w:t>
      </w:r>
      <w:proofErr w:type="spellEnd"/>
      <w:r>
        <w:t>) es un lenguaje muy senci</w:t>
      </w:r>
      <w:r w:rsidR="00D33DEF">
        <w:t>llo que permite describir hiper</w:t>
      </w:r>
      <w:r>
        <w:t>texto, es decir, texto presentado de forma estructurada y agrada</w:t>
      </w:r>
      <w:r w:rsidR="00D33DEF">
        <w:t>ble, con vínculos o enlaces (</w:t>
      </w:r>
      <w:proofErr w:type="spellStart"/>
      <w:r w:rsidR="00D33DEF">
        <w:t>hy</w:t>
      </w:r>
      <w:r>
        <w:t>perlinks</w:t>
      </w:r>
      <w:proofErr w:type="spellEnd"/>
      <w:r>
        <w:t>) que conducen a otros documentos o fuentes de informac</w:t>
      </w:r>
      <w:r w:rsidR="00D33DEF">
        <w:t>ión relacionadas y con insercio</w:t>
      </w:r>
      <w:r>
        <w:t>nes multimedia (gráficos, sonido, etc.)</w:t>
      </w:r>
      <w:r w:rsidR="00F750DE">
        <w:fldChar w:fldCharType="begin"/>
      </w:r>
      <w:r w:rsidR="00A62821">
        <w:instrText xml:space="preserve"> ADDIN ZOTERO_ITEM CSL_CITATION {"citationID":"fd4WFdWl","properties":{"formattedCitation":"(Casado Vara, 2019)","plainCitation":"(Casado Vara, 2019)","noteIndex":0},"citationItems":[{"id":"CyqMIT3o/SDpZVmvL","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fldChar w:fldCharType="separate"/>
      </w:r>
      <w:r w:rsidR="00F750DE" w:rsidRPr="00F750DE">
        <w:t>(Casado Vara, 2019)</w:t>
      </w:r>
      <w:r w:rsidR="00F750DE">
        <w:fldChar w:fldCharType="end"/>
      </w:r>
    </w:p>
    <w:p w14:paraId="01EFBCE8" w14:textId="4EA621F1" w:rsidR="00F0006B" w:rsidRDefault="00F0006B" w:rsidP="00F0006B">
      <w:pPr>
        <w:pStyle w:val="Ttulo3"/>
      </w:pPr>
      <w:bookmarkStart w:id="48" w:name="_Toc176513927"/>
      <w:r>
        <w:t>CSS</w:t>
      </w:r>
      <w:bookmarkEnd w:id="48"/>
    </w:p>
    <w:p w14:paraId="56710147" w14:textId="5B1DD0F5" w:rsidR="00F0006B" w:rsidRPr="00F0006B" w:rsidRDefault="00F0006B" w:rsidP="00F0006B">
      <w:r>
        <w:t xml:space="preserve">CSS es un lenguaje de diseño que es utilizado para darle vida a una página web creada con un lenguaje de marcado en este caso HTML, CSS define reglas de estilo refiriéndose a un elemento o tag (etiqueta </w:t>
      </w:r>
      <w:proofErr w:type="spellStart"/>
      <w:r>
        <w:t>html</w:t>
      </w:r>
      <w:proofErr w:type="spellEnd"/>
      <w:r>
        <w:t xml:space="preserve">) para modificar sus atributos, esto puede ser el color, el tamaño, posición etc. CSS se maneja con selectores que pueden ser desde una etiqueta, así como incluir atributos como (cases o id) que determinan en un código </w:t>
      </w:r>
      <w:proofErr w:type="spellStart"/>
      <w:r>
        <w:t>html</w:t>
      </w:r>
      <w:proofErr w:type="spellEnd"/>
      <w:r>
        <w:t xml:space="preserve">. </w:t>
      </w:r>
      <w:r>
        <w:fldChar w:fldCharType="begin"/>
      </w:r>
      <w:r w:rsidR="00A62821">
        <w:instrText xml:space="preserve"> ADDIN ZOTERO_ITEM CSL_CITATION {"citationID":"8CDfzBHt","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fldChar w:fldCharType="separate"/>
      </w:r>
      <w:r w:rsidRPr="00F0006B">
        <w:t>(Monción Rodríguez, 2023)</w:t>
      </w:r>
      <w:r>
        <w:fldChar w:fldCharType="end"/>
      </w:r>
    </w:p>
    <w:p w14:paraId="333FD403" w14:textId="77777777" w:rsidR="00636540" w:rsidRDefault="00636540" w:rsidP="00636540">
      <w:pPr>
        <w:pStyle w:val="Ttulo3"/>
      </w:pPr>
      <w:bookmarkStart w:id="49" w:name="_Toc176513928"/>
      <w:proofErr w:type="spellStart"/>
      <w:r>
        <w:lastRenderedPageBreak/>
        <w:t>Javascript</w:t>
      </w:r>
      <w:bookmarkEnd w:id="49"/>
      <w:proofErr w:type="spellEnd"/>
    </w:p>
    <w:p w14:paraId="32B53A87" w14:textId="5F8FF791" w:rsidR="00636540" w:rsidRDefault="00636540" w:rsidP="009452EE">
      <w:r>
        <w:t>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Pr>
          <w:b/>
          <w:color w:val="FF0000"/>
        </w:rPr>
        <w:t xml:space="preserve"> </w:t>
      </w:r>
      <w:r w:rsidR="00344D59">
        <w:rPr>
          <w:b/>
          <w:color w:val="FF0000"/>
        </w:rPr>
        <w:fldChar w:fldCharType="begin"/>
      </w:r>
      <w:r w:rsidR="00A62821">
        <w:rPr>
          <w:b/>
          <w:color w:val="FF0000"/>
        </w:rPr>
        <w:instrText xml:space="preserve"> ADDIN ZOTERO_ITEM CSL_CITATION {"citationID":"HSDSUHHY","properties":{"formattedCitation":"(P\\uc0\\u233{}rez, 2019)","plainCitation":"(Pérez, 2019)","noteIndex":0},"citationItems":[{"id":"CyqMIT3o/iqqMyxwV","uris":["http://zotero.org/users/local/l7Hp8k1w/items/PSD2XAUX"],"itemData":{"id":385,"type":"book","title":"introduccion a JavaScript","author":[{"family":"Pérez","given":"Javier Eguíluz"}],"issued":{"date-parts":[["2019"]]}}}],"schema":"https://github.com/citation-style-language/schema/raw/master/csl-citation.json"} </w:instrText>
      </w:r>
      <w:r w:rsidR="00344D59">
        <w:rPr>
          <w:b/>
          <w:color w:val="FF0000"/>
        </w:rPr>
        <w:fldChar w:fldCharType="separate"/>
      </w:r>
      <w:r w:rsidR="00344D59" w:rsidRPr="00344D59">
        <w:t>(Pérez, 2019)</w:t>
      </w:r>
      <w:r w:rsidR="00344D59">
        <w:rPr>
          <w:b/>
          <w:color w:val="FF0000"/>
        </w:rPr>
        <w:fldChar w:fldCharType="end"/>
      </w:r>
    </w:p>
    <w:p w14:paraId="6D9312CC" w14:textId="77777777" w:rsidR="00407644" w:rsidRDefault="00407644" w:rsidP="00407644">
      <w:pPr>
        <w:pStyle w:val="Ttulo3"/>
      </w:pPr>
      <w:bookmarkStart w:id="50" w:name="_Toc176513929"/>
      <w:r>
        <w:t>Mongo DB</w:t>
      </w:r>
      <w:bookmarkEnd w:id="50"/>
    </w:p>
    <w:p w14:paraId="7CFA13C5" w14:textId="65A35004" w:rsidR="00407644" w:rsidRPr="00CC18BA" w:rsidRDefault="00407644" w:rsidP="009452EE">
      <w:pPr>
        <w:rPr>
          <w:color w:val="FF0000"/>
        </w:rPr>
      </w:pPr>
      <w:r>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Pr>
          <w:color w:val="FF0000"/>
        </w:rPr>
        <w:fldChar w:fldCharType="begin"/>
      </w:r>
      <w:r w:rsidR="00A62821">
        <w:rPr>
          <w:color w:val="FF0000"/>
        </w:rPr>
        <w:instrText xml:space="preserve"> ADDIN ZOTERO_ITEM CSL_CITATION {"citationID":"oUpvUU9W","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p>
    <w:p w14:paraId="20D5576B" w14:textId="77777777" w:rsidR="002E1965" w:rsidRPr="00B9289B" w:rsidRDefault="00CD5EB0" w:rsidP="00CD5EB0">
      <w:pPr>
        <w:pStyle w:val="Ttulo2"/>
      </w:pPr>
      <w:bookmarkStart w:id="51" w:name="_Toc176513930"/>
      <w:r w:rsidRPr="00B9289B">
        <w:t>Arquitectura Cliente-Servidor</w:t>
      </w:r>
      <w:bookmarkEnd w:id="51"/>
      <w:r w:rsidRPr="00B9289B">
        <w:t xml:space="preserve"> </w:t>
      </w:r>
    </w:p>
    <w:p w14:paraId="3387583F" w14:textId="77777777" w:rsidR="006E2D14" w:rsidRPr="00B9289B" w:rsidRDefault="006E2D14" w:rsidP="00DE3FF8">
      <w:pPr>
        <w:pStyle w:val="Ttulo2"/>
        <w:rPr>
          <w:rStyle w:val="Ttulo1Car"/>
          <w:rFonts w:ascii="Arial" w:hAnsi="Arial" w:cs="Arial"/>
          <w:b/>
          <w:bCs w:val="0"/>
          <w:sz w:val="24"/>
          <w:szCs w:val="24"/>
        </w:rPr>
      </w:pPr>
      <w:bookmarkStart w:id="52" w:name="_Toc176513931"/>
      <w:r w:rsidRPr="00B9289B">
        <w:rPr>
          <w:rStyle w:val="Ttulo1Car"/>
          <w:rFonts w:ascii="Arial" w:hAnsi="Arial" w:cs="Arial"/>
          <w:b/>
          <w:bCs w:val="0"/>
          <w:sz w:val="24"/>
          <w:szCs w:val="24"/>
        </w:rPr>
        <w:t>Metodologías de Desarrollo Programación Extrema (XP)</w:t>
      </w:r>
      <w:bookmarkEnd w:id="52"/>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28DB399F"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A62821">
        <w:instrText xml:space="preserve"> ADDIN ZOTERO_ITEM CSL_CITATION {"citationID":"MxXDLrQP","properties":{"formattedCitation":"({\\i{}Programaci\\uc0\\u243{}n Extrema - PDF Descargar libre}, s.\\uc0\\u160{}f.)","plainCitation":"(Programación Extrema - PDF Descargar libre, s. f.)","noteIndex":0},"citationItems":[{"id":"CyqMIT3o/l4zafsql","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52165147" w14:textId="77777777" w:rsidR="006E2D14" w:rsidRPr="00B01E9A" w:rsidRDefault="006E2D14" w:rsidP="00DE3FF8">
      <w:r w:rsidRPr="00B01E9A">
        <w:rPr>
          <w:b/>
        </w:rPr>
        <w:lastRenderedPageBreak/>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w:t>
      </w:r>
      <w:proofErr w:type="gramStart"/>
      <w:r w:rsidRPr="00B01E9A">
        <w:t>).Una</w:t>
      </w:r>
      <w:proofErr w:type="gramEnd"/>
      <w:r w:rsidRPr="00B01E9A">
        <w:t xml:space="preserve">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5FB0469C" w14:textId="0891BCE5" w:rsidR="00CC18BA" w:rsidRPr="00B9289B" w:rsidRDefault="00CC18BA" w:rsidP="003A44D8">
      <w:pPr>
        <w:pStyle w:val="Ttulo1"/>
        <w:rPr>
          <w:rFonts w:ascii="Arial" w:hAnsi="Arial" w:cs="Arial"/>
        </w:rPr>
      </w:pPr>
      <w:bookmarkStart w:id="53" w:name="_Toc176513932"/>
    </w:p>
    <w:p w14:paraId="5A085815" w14:textId="0D2814FE" w:rsidR="00CC18BA" w:rsidRDefault="00CC18BA" w:rsidP="00CC18BA"/>
    <w:bookmarkEnd w:id="27"/>
    <w:p w14:paraId="55BA154F" w14:textId="77777777" w:rsidR="00CC18BA" w:rsidRPr="00CC18BA" w:rsidRDefault="00CC18BA" w:rsidP="00CC18BA"/>
    <w:p w14:paraId="08101FAA" w14:textId="6FB3CC44" w:rsidR="007644B8" w:rsidRDefault="00D960F5" w:rsidP="003A44D8">
      <w:pPr>
        <w:pStyle w:val="Ttulo1"/>
      </w:pPr>
      <w:r w:rsidRPr="005E5E72">
        <w:t xml:space="preserve">Capítulo </w:t>
      </w:r>
      <w:r>
        <w:t>2.</w:t>
      </w:r>
      <w:r w:rsidRPr="005E5E72">
        <w:t xml:space="preserve"> Planificación y Diseño</w:t>
      </w:r>
      <w:bookmarkEnd w:id="53"/>
    </w:p>
    <w:p w14:paraId="6D9B685D" w14:textId="79288BBD" w:rsidR="003A44D8" w:rsidRDefault="00762F24" w:rsidP="003A44D8">
      <w:bookmarkStart w:id="54" w:name="_Hlk176950327"/>
      <w:r>
        <w:t xml:space="preserve">Introducción al Capítulo </w:t>
      </w:r>
    </w:p>
    <w:p w14:paraId="2385C547" w14:textId="49370DD7" w:rsidR="00762F24" w:rsidRDefault="00762F24" w:rsidP="0073176E">
      <w:pPr>
        <w:pStyle w:val="Ttulo2"/>
        <w:numPr>
          <w:ilvl w:val="1"/>
          <w:numId w:val="22"/>
        </w:numPr>
      </w:pPr>
      <w:bookmarkStart w:id="55" w:name="_Toc176513933"/>
      <w:bookmarkStart w:id="56" w:name="_Hlk176950268"/>
      <w:r>
        <w:t>Descripción del proceso de cálculo del transporte de sedimentos</w:t>
      </w:r>
      <w:bookmarkEnd w:id="55"/>
    </w:p>
    <w:p w14:paraId="691D1E16" w14:textId="4BA155B1" w:rsidR="00E91B70" w:rsidRDefault="00762F24" w:rsidP="003A44D8">
      <w:r>
        <w:t xml:space="preserve">La empresa </w:t>
      </w:r>
      <w:r w:rsidR="00937A5F" w:rsidRPr="00EC7E72">
        <w:t>GEOCUBA</w:t>
      </w:r>
      <w:r>
        <w:t xml:space="preserve">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t xml:space="preserve">--Densidad del Mar </w:t>
      </w:r>
    </w:p>
    <w:p w14:paraId="56907A72" w14:textId="5EAB8C67" w:rsidR="00E91B70" w:rsidRDefault="00E91B70" w:rsidP="003A44D8">
      <w:r>
        <w:t>-Coeficiente de Porosidad</w:t>
      </w:r>
    </w:p>
    <w:p w14:paraId="763646AC" w14:textId="7CEAA08B" w:rsidR="00E91B70" w:rsidRDefault="00E91B70" w:rsidP="003A44D8">
      <w:r>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68617B10" w:rsidR="00E91B70" w:rsidRDefault="00E91B70" w:rsidP="003A44D8">
      <w:r>
        <w:t>-Altura</w:t>
      </w:r>
    </w:p>
    <w:bookmarkEnd w:id="54"/>
    <w:p w14:paraId="7EBB147D" w14:textId="6A0DED07" w:rsidR="0073176E" w:rsidRDefault="0073176E" w:rsidP="003A44D8"/>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77777777" w:rsidR="00D960F5" w:rsidRPr="00F04C44" w:rsidRDefault="00D960F5" w:rsidP="00F04C44">
      <w:pPr>
        <w:pStyle w:val="Ttulo2"/>
        <w:numPr>
          <w:ilvl w:val="0"/>
          <w:numId w:val="0"/>
        </w:numPr>
        <w:ind w:left="465" w:hanging="405"/>
      </w:pPr>
      <w:bookmarkStart w:id="57" w:name="_Toc176513934"/>
      <w:r w:rsidRPr="00F04C44">
        <w:t>2.1: Actores del Sistema</w:t>
      </w:r>
      <w:bookmarkEnd w:id="57"/>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663F56BF" w:rsidR="0073176E" w:rsidRPr="00276206" w:rsidRDefault="00B21FBF" w:rsidP="00BC2B8C">
            <w:pPr>
              <w:rPr>
                <w:color w:val="auto"/>
                <w:sz w:val="22"/>
                <w:szCs w:val="22"/>
              </w:rPr>
            </w:pPr>
            <w:commentRangeStart w:id="58"/>
            <w:r>
              <w:rPr>
                <w:color w:val="auto"/>
                <w:sz w:val="22"/>
                <w:szCs w:val="22"/>
              </w:rPr>
              <w:t>Trabajador</w:t>
            </w:r>
            <w:commentRangeEnd w:id="58"/>
            <w:r w:rsidR="00E2712B">
              <w:rPr>
                <w:rStyle w:val="Refdecomentario"/>
                <w:color w:val="auto"/>
                <w:lang w:eastAsia="en-US"/>
              </w:rPr>
              <w:commentReference w:id="58"/>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bl>
    <w:p w14:paraId="5C63D8E3" w14:textId="77777777" w:rsidR="0073176E" w:rsidRPr="00B01E9A" w:rsidRDefault="0073176E" w:rsidP="00DE3FF8"/>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59" w:name="_Toc176513935"/>
      <w:r w:rsidRPr="00B01E9A">
        <w:rPr>
          <w:rStyle w:val="Ttulo1Car"/>
          <w:rFonts w:ascii="Arial" w:hAnsi="Arial" w:cs="Arial"/>
          <w:b/>
          <w:sz w:val="24"/>
          <w:szCs w:val="24"/>
          <w:u w:val="single"/>
        </w:rPr>
        <w:t>2.2: Funcionalidades del Sistema</w:t>
      </w:r>
      <w:bookmarkEnd w:id="59"/>
    </w:p>
    <w:p w14:paraId="223407B3" w14:textId="708685D7"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A62821">
        <w:instrText xml:space="preserve"> ADDIN ZOTERO_ITEM CSL_CITATION {"citationID":"VicJ1Tzb","properties":{"formattedCitation":"(\\uc0\\u171{}Funcionalidad\\uc0\\u187{}, 2015)","plainCitation":"(«Funcionalidad», 2015)","noteIndex":0},"citationItems":[{"id":"CyqMIT3o/weHH4DA6","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60" w:name="_Toc176513936"/>
      <w:bookmarkEnd w:id="60"/>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1" w:name="_Toc176513937"/>
      <w:bookmarkEnd w:id="61"/>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2" w:name="_Toc176513938"/>
      <w:bookmarkEnd w:id="62"/>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3" w:name="_Toc176513939"/>
      <w:bookmarkEnd w:id="63"/>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4" w:name="_Toc176513940"/>
      <w:bookmarkEnd w:id="64"/>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5" w:name="_Toc176513941"/>
      <w:bookmarkEnd w:id="65"/>
    </w:p>
    <w:p w14:paraId="4052D7FC" w14:textId="77777777" w:rsidR="00D960F5" w:rsidRPr="00B9289B" w:rsidRDefault="00D960F5" w:rsidP="00B9289B">
      <w:pPr>
        <w:pStyle w:val="Ttulo3"/>
        <w:rPr>
          <w:rStyle w:val="Ttulo1Car"/>
          <w:rFonts w:ascii="Arial" w:hAnsi="Arial" w:cs="Arial"/>
          <w:b/>
          <w:bCs w:val="0"/>
          <w:sz w:val="24"/>
          <w:szCs w:val="24"/>
        </w:rPr>
      </w:pPr>
      <w:bookmarkStart w:id="66" w:name="_Toc176513942"/>
      <w:r w:rsidRPr="00B9289B">
        <w:rPr>
          <w:rStyle w:val="Ttulo1Car"/>
          <w:rFonts w:ascii="Arial" w:hAnsi="Arial" w:cs="Arial"/>
          <w:b/>
          <w:bCs w:val="0"/>
          <w:sz w:val="24"/>
          <w:szCs w:val="24"/>
        </w:rPr>
        <w:t>Requisitos Funcionales:</w:t>
      </w:r>
      <w:bookmarkEnd w:id="66"/>
    </w:p>
    <w:p w14:paraId="4534A714" w14:textId="59665ECB" w:rsidR="00D960F5" w:rsidRPr="00B01E9A" w:rsidRDefault="00D960F5" w:rsidP="00DE3FF8">
      <w:r w:rsidRPr="00B01E9A">
        <w:t xml:space="preserve">Requisitos Funcionales (Capacidades): Describe las funciones que lleva a cabo el software; como debe reaccionar </w:t>
      </w:r>
      <w:r w:rsidR="007D13A1" w:rsidRPr="00B01E9A">
        <w:t>este</w:t>
      </w:r>
      <w:r w:rsidRPr="00B01E9A">
        <w:t xml:space="preserv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326352B3" w:rsidR="00B01E9A" w:rsidRPr="00B01E9A" w:rsidRDefault="007D13A1" w:rsidP="002578BB">
      <w:pPr>
        <w:pStyle w:val="Prrafodelista"/>
        <w:numPr>
          <w:ilvl w:val="0"/>
          <w:numId w:val="23"/>
        </w:numPr>
        <w:rPr>
          <w:lang w:eastAsia="es-ES"/>
        </w:rPr>
      </w:pPr>
      <w:bookmarkStart w:id="67" w:name="_Hlk185234264"/>
      <w:r>
        <w:rPr>
          <w:lang w:eastAsia="es-ES"/>
        </w:rPr>
        <w:t xml:space="preserve">El Sistema </w:t>
      </w:r>
      <w:commentRangeStart w:id="68"/>
      <w:commentRangeStart w:id="69"/>
      <w:r w:rsidR="00B01E9A" w:rsidRPr="00B01E9A">
        <w:rPr>
          <w:lang w:eastAsia="es-ES"/>
        </w:rPr>
        <w:t xml:space="preserve"> </w:t>
      </w:r>
      <w:commentRangeEnd w:id="68"/>
      <w:r w:rsidR="0075228F">
        <w:rPr>
          <w:rStyle w:val="Refdecomentario"/>
        </w:rPr>
        <w:commentReference w:id="68"/>
      </w:r>
      <w:bookmarkEnd w:id="67"/>
      <w:commentRangeEnd w:id="69"/>
      <w:r w:rsidR="00B56525">
        <w:rPr>
          <w:rStyle w:val="Refdecomentario"/>
        </w:rPr>
        <w:commentReference w:id="69"/>
      </w:r>
      <w:r w:rsidR="00B01E9A" w:rsidRPr="00B01E9A">
        <w:rPr>
          <w:lang w:eastAsia="es-ES"/>
        </w:rPr>
        <w:t>debe permitir a los usuarios registrarse y crear una cuenta.</w:t>
      </w:r>
    </w:p>
    <w:p w14:paraId="637F163B" w14:textId="33AEB335"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iniciar sesión y acceder a su cuenta.</w:t>
      </w:r>
    </w:p>
    <w:p w14:paraId="1D84D14B" w14:textId="634CBA43" w:rsidR="00B01E9A" w:rsidRPr="00B01E9A" w:rsidRDefault="007D13A1" w:rsidP="002578BB">
      <w:pPr>
        <w:pStyle w:val="Prrafodelista"/>
        <w:numPr>
          <w:ilvl w:val="0"/>
          <w:numId w:val="23"/>
        </w:numPr>
        <w:rPr>
          <w:lang w:eastAsia="es-ES"/>
        </w:rPr>
      </w:pPr>
      <w:r>
        <w:rPr>
          <w:lang w:eastAsia="es-ES"/>
        </w:rPr>
        <w:t xml:space="preserve">El </w:t>
      </w:r>
      <w:r w:rsidR="007D3BB0">
        <w:rPr>
          <w:lang w:eastAsia="es-ES"/>
        </w:rPr>
        <w:t xml:space="preserve">Sistema </w:t>
      </w:r>
      <w:r w:rsidR="007D3BB0" w:rsidRPr="00B01E9A">
        <w:rPr>
          <w:lang w:eastAsia="es-ES"/>
        </w:rPr>
        <w:t>debe</w:t>
      </w:r>
      <w:r w:rsidR="00B01E9A" w:rsidRPr="00B01E9A">
        <w:rPr>
          <w:lang w:eastAsia="es-ES"/>
        </w:rPr>
        <w:t xml:space="preserve"> permitir a los usuarios editar su perfil.</w:t>
      </w:r>
    </w:p>
    <w:p w14:paraId="0B5DE764" w14:textId="57CE99BE" w:rsidR="00B01E9A" w:rsidRPr="00B01E9A" w:rsidRDefault="007D13A1" w:rsidP="002578BB">
      <w:pPr>
        <w:pStyle w:val="Prrafodelista"/>
        <w:numPr>
          <w:ilvl w:val="0"/>
          <w:numId w:val="23"/>
        </w:numPr>
        <w:rPr>
          <w:lang w:eastAsia="es-ES"/>
        </w:rPr>
      </w:pPr>
      <w:r>
        <w:rPr>
          <w:lang w:eastAsia="es-ES"/>
        </w:rPr>
        <w:t xml:space="preserve">El Sistema </w:t>
      </w:r>
      <w:commentRangeStart w:id="70"/>
      <w:commentRangeStart w:id="71"/>
      <w:r w:rsidRPr="00B01E9A">
        <w:rPr>
          <w:lang w:eastAsia="es-ES"/>
        </w:rPr>
        <w:t xml:space="preserve"> </w:t>
      </w:r>
      <w:commentRangeEnd w:id="70"/>
      <w:r>
        <w:rPr>
          <w:rStyle w:val="Refdecomentario"/>
        </w:rPr>
        <w:commentReference w:id="70"/>
      </w:r>
      <w:commentRangeEnd w:id="71"/>
      <w:r>
        <w:rPr>
          <w:rStyle w:val="Refdecomentario"/>
        </w:rPr>
        <w:commentReference w:id="71"/>
      </w:r>
      <w:r w:rsidR="00B01E9A" w:rsidRPr="00B01E9A">
        <w:rPr>
          <w:lang w:eastAsia="es-ES"/>
        </w:rPr>
        <w:t>debe permitir a los usuarios cambiar su contraseña.</w:t>
      </w:r>
    </w:p>
    <w:p w14:paraId="2C82A333" w14:textId="2AB0DBCF"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eliminar su cuenta.</w:t>
      </w:r>
    </w:p>
    <w:p w14:paraId="2ABB9406" w14:textId="77777777" w:rsidR="00B01E9A" w:rsidRPr="00B01E9A" w:rsidRDefault="00B01E9A" w:rsidP="00DE3FF8">
      <w:pPr>
        <w:rPr>
          <w:lang w:eastAsia="es-ES"/>
        </w:rPr>
      </w:pPr>
      <w:r w:rsidRPr="00B01E9A">
        <w:rPr>
          <w:lang w:eastAsia="es-ES"/>
        </w:rPr>
        <w:lastRenderedPageBreak/>
        <w:t>F3: Gestión de Datos</w:t>
      </w:r>
    </w:p>
    <w:p w14:paraId="792A825E" w14:textId="7661814C" w:rsidR="00B01E9A" w:rsidRPr="00B01E9A" w:rsidRDefault="007D13A1" w:rsidP="002578BB">
      <w:pPr>
        <w:pStyle w:val="Prrafodelista"/>
        <w:numPr>
          <w:ilvl w:val="0"/>
          <w:numId w:val="24"/>
        </w:numPr>
        <w:rPr>
          <w:lang w:eastAsia="es-ES"/>
        </w:rPr>
      </w:pPr>
      <w:r>
        <w:rPr>
          <w:lang w:eastAsia="es-ES"/>
        </w:rPr>
        <w:t xml:space="preserve">El Sistema </w:t>
      </w:r>
      <w:r w:rsidRPr="00B01E9A">
        <w:rPr>
          <w:lang w:eastAsia="es-ES"/>
        </w:rPr>
        <w:t xml:space="preserve"> </w:t>
      </w:r>
      <w:r w:rsidR="00B01E9A" w:rsidRPr="00B01E9A">
        <w:rPr>
          <w:lang w:eastAsia="es-ES"/>
        </w:rPr>
        <w:t xml:space="preserve"> debe almacenar los datos de las ecuaciones calculadas por los usuarios.</w:t>
      </w:r>
    </w:p>
    <w:p w14:paraId="6ED84855" w14:textId="079499FF" w:rsidR="00B01E9A" w:rsidRPr="00B01E9A" w:rsidRDefault="007D13A1" w:rsidP="002578BB">
      <w:pPr>
        <w:pStyle w:val="Prrafodelista"/>
        <w:numPr>
          <w:ilvl w:val="0"/>
          <w:numId w:val="24"/>
        </w:numPr>
        <w:rPr>
          <w:lang w:eastAsia="es-ES"/>
        </w:rPr>
      </w:pPr>
      <w:r>
        <w:rPr>
          <w:lang w:eastAsia="es-ES"/>
        </w:rPr>
        <w:t>El Sistema</w:t>
      </w:r>
      <w:r w:rsidRPr="00B01E9A">
        <w:rPr>
          <w:lang w:eastAsia="es-ES"/>
        </w:rPr>
        <w:t xml:space="preserve"> </w:t>
      </w:r>
      <w:r w:rsidR="00B01E9A" w:rsidRPr="00B01E9A">
        <w:rPr>
          <w:lang w:eastAsia="es-ES"/>
        </w:rPr>
        <w:t>debe almacenar los datos de las variables utilizadas en las ecuaciones.</w:t>
      </w:r>
    </w:p>
    <w:p w14:paraId="7A5BCC34" w14:textId="258B050F" w:rsidR="00B01E9A" w:rsidRPr="00B01E9A" w:rsidRDefault="007D13A1" w:rsidP="002578BB">
      <w:pPr>
        <w:pStyle w:val="Prrafodelista"/>
        <w:numPr>
          <w:ilvl w:val="0"/>
          <w:numId w:val="24"/>
        </w:numPr>
        <w:rPr>
          <w:lang w:eastAsia="es-ES"/>
        </w:rPr>
      </w:pPr>
      <w:r>
        <w:rPr>
          <w:lang w:eastAsia="es-ES"/>
        </w:rPr>
        <w:t xml:space="preserve">El Sistema </w:t>
      </w:r>
      <w:commentRangeStart w:id="72"/>
      <w:commentRangeStart w:id="73"/>
      <w:r w:rsidRPr="00B01E9A">
        <w:rPr>
          <w:lang w:eastAsia="es-ES"/>
        </w:rPr>
        <w:t xml:space="preserve"> </w:t>
      </w:r>
      <w:commentRangeEnd w:id="72"/>
      <w:r>
        <w:rPr>
          <w:rStyle w:val="Refdecomentario"/>
        </w:rPr>
        <w:commentReference w:id="72"/>
      </w:r>
      <w:commentRangeEnd w:id="73"/>
      <w:r>
        <w:rPr>
          <w:rStyle w:val="Refdecomentario"/>
        </w:rPr>
        <w:commentReference w:id="73"/>
      </w:r>
      <w:r w:rsidR="00B01E9A" w:rsidRPr="00B01E9A">
        <w:rPr>
          <w:lang w:eastAsia="es-ES"/>
        </w:rPr>
        <w:t>debe almacenar los datos de los resultados de las ecuaciones.</w:t>
      </w:r>
    </w:p>
    <w:p w14:paraId="2EB5D350" w14:textId="272CFD1F"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recuperar los datos almacenados.</w:t>
      </w:r>
    </w:p>
    <w:p w14:paraId="1078779C" w14:textId="7EFDD199"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60A7271E"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mostrar una lista de las ecuaciones calculadas por el usuario.</w:t>
      </w:r>
    </w:p>
    <w:p w14:paraId="4F3ED827" w14:textId="5A7EC436" w:rsidR="00B01E9A" w:rsidRPr="00B01E9A" w:rsidRDefault="007D13A1" w:rsidP="002578BB">
      <w:pPr>
        <w:pStyle w:val="Prrafodelista"/>
        <w:numPr>
          <w:ilvl w:val="0"/>
          <w:numId w:val="25"/>
        </w:numPr>
        <w:rPr>
          <w:lang w:eastAsia="es-ES"/>
        </w:rPr>
      </w:pPr>
      <w:r w:rsidRPr="007D13A1">
        <w:rPr>
          <w:lang w:eastAsia="es-ES"/>
        </w:rPr>
        <w:t xml:space="preserve">El Sistema </w:t>
      </w:r>
      <w:r w:rsidRPr="007D13A1">
        <w:rPr>
          <w:rStyle w:val="Refdecomentario"/>
          <w:sz w:val="24"/>
          <w:szCs w:val="24"/>
        </w:rPr>
        <w:t>d</w:t>
      </w:r>
      <w:r w:rsidR="00B01E9A" w:rsidRPr="007D13A1">
        <w:rPr>
          <w:lang w:eastAsia="es-ES"/>
        </w:rPr>
        <w:t>ebe</w:t>
      </w:r>
      <w:r w:rsidR="00B01E9A" w:rsidRPr="00B01E9A">
        <w:rPr>
          <w:lang w:eastAsia="es-ES"/>
        </w:rPr>
        <w:t xml:space="preserve"> mostrar los detalles de cada ecuación, incluyendo la ecuación en sí, las variables utilizadas y el resultado.</w:t>
      </w:r>
    </w:p>
    <w:p w14:paraId="38F73E3D" w14:textId="474F82AA"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filtrar y ordenar las ecuaciones.</w:t>
      </w:r>
    </w:p>
    <w:p w14:paraId="001B7D7C" w14:textId="064D5AF5"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F8C98A6" w:rsidR="00B01E9A" w:rsidRPr="00B01E9A" w:rsidRDefault="007D13A1" w:rsidP="002578BB">
      <w:pPr>
        <w:pStyle w:val="Prrafodelista"/>
        <w:numPr>
          <w:ilvl w:val="0"/>
          <w:numId w:val="26"/>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tener una sección de ayuda que proporcione información sobre cómo usar la página web.</w:t>
      </w:r>
    </w:p>
    <w:p w14:paraId="0A65C8C5" w14:textId="5DC1D2FB" w:rsidR="00B01E9A" w:rsidRPr="00B01E9A" w:rsidRDefault="007D13A1" w:rsidP="002578BB">
      <w:pPr>
        <w:pStyle w:val="Prrafodelista"/>
        <w:numPr>
          <w:ilvl w:val="0"/>
          <w:numId w:val="26"/>
        </w:numPr>
        <w:rPr>
          <w:lang w:eastAsia="es-ES"/>
        </w:rPr>
      </w:pPr>
      <w:r>
        <w:rPr>
          <w:lang w:eastAsia="es-ES"/>
        </w:rPr>
        <w:t xml:space="preserve">El Sistema </w:t>
      </w:r>
      <w:r w:rsidRPr="00B01E9A">
        <w:rPr>
          <w:lang w:eastAsia="es-ES"/>
        </w:rPr>
        <w:t xml:space="preserve"> </w:t>
      </w:r>
      <w:r w:rsidR="00B01E9A" w:rsidRPr="00B01E9A">
        <w:rPr>
          <w:lang w:eastAsia="es-ES"/>
        </w:rPr>
        <w:t xml:space="preserve"> debe tener un sistema de contacto que permita a los usuarios ponerse en contacto con el equipo de soporte técnico.</w:t>
      </w:r>
    </w:p>
    <w:p w14:paraId="7DD3D727" w14:textId="77777777" w:rsidR="00B01E9A" w:rsidRPr="00B01E9A" w:rsidRDefault="00B01E9A" w:rsidP="00DE3FF8"/>
    <w:p w14:paraId="42F1DCBC" w14:textId="74E8539D" w:rsidR="00D960F5" w:rsidRPr="00B01E9A" w:rsidRDefault="007D3BB0" w:rsidP="00665892">
      <w:pPr>
        <w:pStyle w:val="Ttulo3"/>
      </w:pPr>
      <w:bookmarkStart w:id="74" w:name="_Toc176513943"/>
      <w:r>
        <w:t>Historias Técnicas</w:t>
      </w:r>
      <w:r w:rsidR="00D960F5" w:rsidRPr="00B01E9A">
        <w:t>:</w:t>
      </w:r>
      <w:bookmarkEnd w:id="74"/>
    </w:p>
    <w:p w14:paraId="53ADE04D" w14:textId="457D429C" w:rsidR="00D960F5" w:rsidRPr="007D3BB0" w:rsidRDefault="007D13A1" w:rsidP="00DE3FF8">
      <w:r w:rsidRPr="007D3BB0">
        <w:t>Requisitos No</w:t>
      </w:r>
      <w:r w:rsidR="00D960F5" w:rsidRPr="007D3BB0">
        <w:t xml:space="preserve"> Funcionales (Restricciones, requisitos de calidad): Restricciones sobre las funciones o servicios ofrecidos por el sistema.</w:t>
      </w:r>
    </w:p>
    <w:p w14:paraId="1F2C14F0" w14:textId="77777777" w:rsidR="007D3BB0" w:rsidRPr="007D3BB0" w:rsidRDefault="007D3BB0" w:rsidP="007D3BB0">
      <w:pPr>
        <w:pStyle w:val="Textoindependiente1"/>
        <w:rPr>
          <w:sz w:val="24"/>
          <w:lang w:val="es-ES_tradnl"/>
        </w:rPr>
      </w:pPr>
      <w:r w:rsidRPr="007D3BB0">
        <w:rPr>
          <w:sz w:val="24"/>
        </w:rPr>
        <w:t>Rendimiento</w:t>
      </w:r>
    </w:p>
    <w:p w14:paraId="792BF0C2" w14:textId="77777777" w:rsidR="007D3BB0" w:rsidRPr="007D3BB0" w:rsidRDefault="007D3BB0" w:rsidP="007D3BB0">
      <w:pPr>
        <w:numPr>
          <w:ilvl w:val="0"/>
          <w:numId w:val="27"/>
        </w:numPr>
        <w:spacing w:before="100" w:beforeAutospacing="1" w:after="100" w:afterAutospacing="1" w:line="240" w:lineRule="auto"/>
      </w:pPr>
      <w:r w:rsidRPr="007D3BB0">
        <w:t>Tiempos de respuesta y carga</w:t>
      </w:r>
    </w:p>
    <w:p w14:paraId="25C03DCF" w14:textId="77777777" w:rsidR="007D3BB0" w:rsidRPr="007D3BB0" w:rsidRDefault="007D3BB0" w:rsidP="007D3BB0">
      <w:pPr>
        <w:numPr>
          <w:ilvl w:val="0"/>
          <w:numId w:val="27"/>
        </w:numPr>
        <w:spacing w:before="100" w:beforeAutospacing="1" w:after="100" w:afterAutospacing="1" w:line="240" w:lineRule="auto"/>
      </w:pPr>
      <w:r w:rsidRPr="007D3BB0">
        <w:t>Capacidad de manejo bajo diferentes cargas de trabajo</w:t>
      </w:r>
    </w:p>
    <w:p w14:paraId="5B100770" w14:textId="77777777" w:rsidR="007D3BB0" w:rsidRPr="007D3BB0" w:rsidRDefault="007D3BB0" w:rsidP="007D3BB0">
      <w:pPr>
        <w:numPr>
          <w:ilvl w:val="0"/>
          <w:numId w:val="27"/>
        </w:numPr>
        <w:spacing w:before="100" w:beforeAutospacing="1" w:after="100" w:afterAutospacing="1" w:line="240" w:lineRule="auto"/>
      </w:pPr>
      <w:r w:rsidRPr="007D3BB0">
        <w:t>Escalabilidad (vertical y horizontal)</w:t>
      </w:r>
    </w:p>
    <w:p w14:paraId="10FA3A58" w14:textId="77777777" w:rsidR="007D3BB0" w:rsidRPr="007D3BB0" w:rsidRDefault="007D3BB0" w:rsidP="007D3BB0">
      <w:pPr>
        <w:numPr>
          <w:ilvl w:val="0"/>
          <w:numId w:val="27"/>
        </w:numPr>
        <w:spacing w:before="100" w:beforeAutospacing="1" w:after="100" w:afterAutospacing="1" w:line="240" w:lineRule="auto"/>
      </w:pPr>
      <w:r w:rsidRPr="007D3BB0">
        <w:t>Eficiencia de consultas y operaciones</w:t>
      </w:r>
    </w:p>
    <w:p w14:paraId="6A9CEF99" w14:textId="77777777" w:rsidR="007D3BB0" w:rsidRPr="007D3BB0" w:rsidRDefault="007D3BB0" w:rsidP="007D3BB0">
      <w:pPr>
        <w:pStyle w:val="Textoindependiente1"/>
        <w:rPr>
          <w:sz w:val="24"/>
        </w:rPr>
      </w:pPr>
      <w:r w:rsidRPr="007D3BB0">
        <w:rPr>
          <w:sz w:val="24"/>
        </w:rPr>
        <w:t xml:space="preserve"> Seguridad</w:t>
      </w:r>
    </w:p>
    <w:p w14:paraId="21A0B22D" w14:textId="77777777" w:rsidR="007D3BB0" w:rsidRPr="007D3BB0" w:rsidRDefault="007D3BB0" w:rsidP="007D3BB0">
      <w:pPr>
        <w:numPr>
          <w:ilvl w:val="0"/>
          <w:numId w:val="28"/>
        </w:numPr>
        <w:spacing w:before="100" w:beforeAutospacing="1" w:after="100" w:afterAutospacing="1" w:line="240" w:lineRule="auto"/>
      </w:pPr>
      <w:r w:rsidRPr="007D3BB0">
        <w:lastRenderedPageBreak/>
        <w:t>Autenticación y autorización</w:t>
      </w:r>
    </w:p>
    <w:p w14:paraId="2CE029E9" w14:textId="77777777" w:rsidR="007D3BB0" w:rsidRPr="007D3BB0" w:rsidRDefault="007D3BB0" w:rsidP="007D3BB0">
      <w:pPr>
        <w:numPr>
          <w:ilvl w:val="0"/>
          <w:numId w:val="28"/>
        </w:numPr>
        <w:spacing w:before="100" w:beforeAutospacing="1" w:after="100" w:afterAutospacing="1" w:line="240" w:lineRule="auto"/>
      </w:pPr>
      <w:r w:rsidRPr="007D3BB0">
        <w:t>Encriptación de datos</w:t>
      </w:r>
    </w:p>
    <w:p w14:paraId="2EB4A703" w14:textId="77777777" w:rsidR="007D3BB0" w:rsidRPr="007D3BB0" w:rsidRDefault="007D3BB0" w:rsidP="007D3BB0">
      <w:pPr>
        <w:numPr>
          <w:ilvl w:val="0"/>
          <w:numId w:val="28"/>
        </w:numPr>
        <w:spacing w:before="100" w:beforeAutospacing="1" w:after="100" w:afterAutospacing="1" w:line="240" w:lineRule="auto"/>
      </w:pPr>
      <w:r w:rsidRPr="007D3BB0">
        <w:t>Protección contra vulnerabilidades</w:t>
      </w:r>
    </w:p>
    <w:p w14:paraId="6377EFFC" w14:textId="77777777" w:rsidR="007D3BB0" w:rsidRPr="007D3BB0" w:rsidRDefault="007D3BB0" w:rsidP="007D3BB0">
      <w:pPr>
        <w:numPr>
          <w:ilvl w:val="0"/>
          <w:numId w:val="28"/>
        </w:numPr>
        <w:spacing w:before="100" w:beforeAutospacing="1" w:after="100" w:afterAutospacing="1" w:line="240" w:lineRule="auto"/>
      </w:pPr>
      <w:r w:rsidRPr="007D3BB0">
        <w:t>Cumplimiento de normativas de seguridad</w:t>
      </w:r>
    </w:p>
    <w:p w14:paraId="0B3E84D8" w14:textId="77777777" w:rsidR="007D3BB0" w:rsidRPr="007D3BB0" w:rsidRDefault="007D3BB0" w:rsidP="007D3BB0">
      <w:pPr>
        <w:pStyle w:val="Textoindependiente1"/>
        <w:rPr>
          <w:sz w:val="24"/>
        </w:rPr>
      </w:pPr>
      <w:r w:rsidRPr="007D3BB0">
        <w:rPr>
          <w:sz w:val="24"/>
        </w:rPr>
        <w:t xml:space="preserve"> Usabilidad</w:t>
      </w:r>
    </w:p>
    <w:p w14:paraId="787B1454" w14:textId="77777777" w:rsidR="007D3BB0" w:rsidRPr="007D3BB0" w:rsidRDefault="007D3BB0" w:rsidP="007D3BB0">
      <w:pPr>
        <w:numPr>
          <w:ilvl w:val="0"/>
          <w:numId w:val="29"/>
        </w:numPr>
        <w:spacing w:before="100" w:beforeAutospacing="1" w:after="100" w:afterAutospacing="1" w:line="240" w:lineRule="auto"/>
      </w:pPr>
      <w:r w:rsidRPr="007D3BB0">
        <w:t>Interfaz de usuario intuitiva</w:t>
      </w:r>
    </w:p>
    <w:p w14:paraId="24C7CDC2" w14:textId="77777777" w:rsidR="007D3BB0" w:rsidRPr="007D3BB0" w:rsidRDefault="007D3BB0" w:rsidP="007D3BB0">
      <w:pPr>
        <w:numPr>
          <w:ilvl w:val="0"/>
          <w:numId w:val="29"/>
        </w:numPr>
        <w:spacing w:before="100" w:beforeAutospacing="1" w:after="100" w:afterAutospacing="1" w:line="240" w:lineRule="auto"/>
      </w:pPr>
      <w:r w:rsidRPr="007D3BB0">
        <w:t>Accesibilidad para usuarios con discapacidades</w:t>
      </w:r>
    </w:p>
    <w:p w14:paraId="202D4D0B" w14:textId="77777777" w:rsidR="007D3BB0" w:rsidRPr="007D3BB0" w:rsidRDefault="007D3BB0" w:rsidP="007D3BB0">
      <w:pPr>
        <w:numPr>
          <w:ilvl w:val="0"/>
          <w:numId w:val="29"/>
        </w:numPr>
        <w:spacing w:before="100" w:beforeAutospacing="1" w:after="100" w:afterAutospacing="1" w:line="240" w:lineRule="auto"/>
      </w:pPr>
      <w:r w:rsidRPr="007D3BB0">
        <w:t>Facilidad de uso</w:t>
      </w:r>
    </w:p>
    <w:p w14:paraId="04F15001" w14:textId="77777777" w:rsidR="007D3BB0" w:rsidRPr="007D3BB0" w:rsidRDefault="007D3BB0" w:rsidP="007D3BB0">
      <w:pPr>
        <w:numPr>
          <w:ilvl w:val="0"/>
          <w:numId w:val="29"/>
        </w:numPr>
        <w:spacing w:before="100" w:beforeAutospacing="1" w:after="100" w:afterAutospacing="1" w:line="240" w:lineRule="auto"/>
      </w:pPr>
      <w:r w:rsidRPr="007D3BB0">
        <w:t>Satisfacción del usuario</w:t>
      </w:r>
    </w:p>
    <w:p w14:paraId="3896E1E6" w14:textId="77777777" w:rsidR="007D3BB0" w:rsidRPr="007D3BB0" w:rsidRDefault="007D3BB0" w:rsidP="007D3BB0">
      <w:pPr>
        <w:pStyle w:val="Textoindependiente1"/>
        <w:rPr>
          <w:sz w:val="24"/>
        </w:rPr>
      </w:pPr>
      <w:r w:rsidRPr="007D3BB0">
        <w:rPr>
          <w:sz w:val="24"/>
        </w:rPr>
        <w:t xml:space="preserve"> Disponibilidad</w:t>
      </w:r>
    </w:p>
    <w:p w14:paraId="0F64FC7D" w14:textId="77777777" w:rsidR="007D3BB0" w:rsidRPr="007D3BB0" w:rsidRDefault="007D3BB0" w:rsidP="007D3BB0">
      <w:pPr>
        <w:numPr>
          <w:ilvl w:val="0"/>
          <w:numId w:val="30"/>
        </w:numPr>
        <w:spacing w:before="100" w:beforeAutospacing="1" w:after="100" w:afterAutospacing="1" w:line="240" w:lineRule="auto"/>
      </w:pPr>
      <w:r w:rsidRPr="007D3BB0">
        <w:t>Tiempo de actividad esperado</w:t>
      </w:r>
    </w:p>
    <w:p w14:paraId="30370946" w14:textId="77777777" w:rsidR="007D3BB0" w:rsidRPr="007D3BB0" w:rsidRDefault="007D3BB0" w:rsidP="007D3BB0">
      <w:pPr>
        <w:numPr>
          <w:ilvl w:val="0"/>
          <w:numId w:val="30"/>
        </w:numPr>
        <w:spacing w:before="100" w:beforeAutospacing="1" w:after="100" w:afterAutospacing="1" w:line="240" w:lineRule="auto"/>
      </w:pPr>
      <w:r w:rsidRPr="007D3BB0">
        <w:t>Tiempo de inactividad planificado</w:t>
      </w:r>
    </w:p>
    <w:p w14:paraId="4A6B8F4E" w14:textId="77777777" w:rsidR="007D3BB0" w:rsidRPr="007D3BB0" w:rsidRDefault="007D3BB0" w:rsidP="007D3BB0">
      <w:pPr>
        <w:numPr>
          <w:ilvl w:val="0"/>
          <w:numId w:val="30"/>
        </w:numPr>
        <w:spacing w:before="100" w:beforeAutospacing="1" w:after="100" w:afterAutospacing="1" w:line="240" w:lineRule="auto"/>
      </w:pPr>
      <w:r w:rsidRPr="007D3BB0">
        <w:t>Recuperación ante fallas</w:t>
      </w:r>
    </w:p>
    <w:p w14:paraId="1B658B1D" w14:textId="77777777" w:rsidR="007D3BB0" w:rsidRPr="007D3BB0" w:rsidRDefault="007D3BB0" w:rsidP="007D3BB0">
      <w:pPr>
        <w:pStyle w:val="Textoindependiente1"/>
        <w:rPr>
          <w:sz w:val="24"/>
        </w:rPr>
      </w:pPr>
      <w:r w:rsidRPr="007D3BB0">
        <w:rPr>
          <w:sz w:val="24"/>
        </w:rPr>
        <w:t xml:space="preserve"> Fiabilidad</w:t>
      </w:r>
    </w:p>
    <w:p w14:paraId="2196A0F8" w14:textId="77777777" w:rsidR="007D3BB0" w:rsidRPr="007D3BB0" w:rsidRDefault="007D3BB0" w:rsidP="007D3BB0">
      <w:pPr>
        <w:numPr>
          <w:ilvl w:val="0"/>
          <w:numId w:val="31"/>
        </w:numPr>
        <w:spacing w:before="100" w:beforeAutospacing="1" w:after="100" w:afterAutospacing="1" w:line="240" w:lineRule="auto"/>
      </w:pPr>
      <w:r w:rsidRPr="007D3BB0">
        <w:t>Tolerancia a fallos</w:t>
      </w:r>
    </w:p>
    <w:p w14:paraId="2AA9FDDF" w14:textId="77777777" w:rsidR="007D3BB0" w:rsidRPr="007D3BB0" w:rsidRDefault="007D3BB0" w:rsidP="007D3BB0">
      <w:pPr>
        <w:numPr>
          <w:ilvl w:val="0"/>
          <w:numId w:val="31"/>
        </w:numPr>
        <w:spacing w:before="100" w:beforeAutospacing="1" w:after="100" w:afterAutospacing="1" w:line="240" w:lineRule="auto"/>
      </w:pPr>
      <w:r w:rsidRPr="007D3BB0">
        <w:t>Recuperación ante errores</w:t>
      </w:r>
    </w:p>
    <w:p w14:paraId="567D1B31" w14:textId="77777777" w:rsidR="007D3BB0" w:rsidRPr="007D3BB0" w:rsidRDefault="007D3BB0" w:rsidP="007D3BB0">
      <w:pPr>
        <w:numPr>
          <w:ilvl w:val="0"/>
          <w:numId w:val="31"/>
        </w:numPr>
        <w:spacing w:before="100" w:beforeAutospacing="1" w:after="100" w:afterAutospacing="1" w:line="240" w:lineRule="auto"/>
      </w:pPr>
      <w:r w:rsidRPr="007D3BB0">
        <w:t>Confiabilidad del sistema</w:t>
      </w:r>
    </w:p>
    <w:p w14:paraId="18891612" w14:textId="77777777" w:rsidR="007D3BB0" w:rsidRPr="007D3BB0" w:rsidRDefault="007D3BB0" w:rsidP="007D3BB0">
      <w:pPr>
        <w:numPr>
          <w:ilvl w:val="0"/>
          <w:numId w:val="31"/>
        </w:numPr>
        <w:spacing w:before="100" w:beforeAutospacing="1" w:after="100" w:afterAutospacing="1" w:line="240" w:lineRule="auto"/>
      </w:pPr>
      <w:r w:rsidRPr="007D3BB0">
        <w:t>Estabilidad continua</w:t>
      </w:r>
    </w:p>
    <w:p w14:paraId="5E208043" w14:textId="77777777" w:rsidR="007D3BB0" w:rsidRPr="007D3BB0" w:rsidRDefault="007D3BB0" w:rsidP="007D3BB0">
      <w:pPr>
        <w:pStyle w:val="Textoindependiente1"/>
        <w:rPr>
          <w:sz w:val="24"/>
        </w:rPr>
      </w:pPr>
      <w:r w:rsidRPr="007D3BB0">
        <w:rPr>
          <w:sz w:val="24"/>
        </w:rPr>
        <w:t xml:space="preserve"> Mantenibilidad</w:t>
      </w:r>
    </w:p>
    <w:p w14:paraId="1FE56E5F" w14:textId="77777777" w:rsidR="007D3BB0" w:rsidRPr="007D3BB0" w:rsidRDefault="007D3BB0" w:rsidP="007D3BB0">
      <w:pPr>
        <w:numPr>
          <w:ilvl w:val="0"/>
          <w:numId w:val="32"/>
        </w:numPr>
        <w:spacing w:before="100" w:beforeAutospacing="1" w:after="100" w:afterAutospacing="1" w:line="240" w:lineRule="auto"/>
      </w:pPr>
      <w:r w:rsidRPr="007D3BB0">
        <w:t>Facilidad de mantenimiento y actualización</w:t>
      </w:r>
    </w:p>
    <w:p w14:paraId="3FC7F8CB" w14:textId="77777777" w:rsidR="007D3BB0" w:rsidRPr="007D3BB0" w:rsidRDefault="007D3BB0" w:rsidP="007D3BB0">
      <w:pPr>
        <w:numPr>
          <w:ilvl w:val="0"/>
          <w:numId w:val="32"/>
        </w:numPr>
        <w:spacing w:before="100" w:beforeAutospacing="1" w:after="100" w:afterAutospacing="1" w:line="240" w:lineRule="auto"/>
      </w:pPr>
      <w:r w:rsidRPr="007D3BB0">
        <w:t>Documentación adecuada</w:t>
      </w:r>
    </w:p>
    <w:p w14:paraId="75A06C1E" w14:textId="77777777" w:rsidR="007D3BB0" w:rsidRPr="007D3BB0" w:rsidRDefault="007D3BB0" w:rsidP="007D3BB0">
      <w:pPr>
        <w:numPr>
          <w:ilvl w:val="0"/>
          <w:numId w:val="32"/>
        </w:numPr>
        <w:spacing w:before="100" w:beforeAutospacing="1" w:after="100" w:afterAutospacing="1" w:line="240" w:lineRule="auto"/>
      </w:pPr>
      <w:r w:rsidRPr="007D3BB0">
        <w:t>Capacitad para realizar cambios sin afectar la estabilidad</w:t>
      </w:r>
    </w:p>
    <w:p w14:paraId="2660BC14" w14:textId="77777777" w:rsidR="007D3BB0" w:rsidRPr="007D3BB0" w:rsidRDefault="007D3BB0" w:rsidP="007D3BB0">
      <w:pPr>
        <w:pStyle w:val="Textoindependiente1"/>
        <w:rPr>
          <w:sz w:val="24"/>
        </w:rPr>
      </w:pPr>
      <w:r w:rsidRPr="007D3BB0">
        <w:rPr>
          <w:sz w:val="24"/>
        </w:rPr>
        <w:t xml:space="preserve"> Portabilidad</w:t>
      </w:r>
    </w:p>
    <w:p w14:paraId="681C046F" w14:textId="77777777" w:rsidR="007D3BB0" w:rsidRPr="007D3BB0" w:rsidRDefault="007D3BB0" w:rsidP="007D3BB0">
      <w:pPr>
        <w:numPr>
          <w:ilvl w:val="0"/>
          <w:numId w:val="33"/>
        </w:numPr>
        <w:spacing w:before="100" w:beforeAutospacing="1" w:after="100" w:afterAutospacing="1" w:line="240" w:lineRule="auto"/>
      </w:pPr>
      <w:r w:rsidRPr="007D3BB0">
        <w:t>Compatibilidad con diferentes sistemas operativos</w:t>
      </w:r>
    </w:p>
    <w:p w14:paraId="15E306DF" w14:textId="77777777" w:rsidR="007D3BB0" w:rsidRPr="007D3BB0" w:rsidRDefault="007D3BB0" w:rsidP="007D3BB0">
      <w:pPr>
        <w:numPr>
          <w:ilvl w:val="0"/>
          <w:numId w:val="33"/>
        </w:numPr>
        <w:spacing w:before="100" w:beforeAutospacing="1" w:after="100" w:afterAutospacing="1" w:line="240" w:lineRule="auto"/>
      </w:pPr>
      <w:r w:rsidRPr="007D3BB0">
        <w:t>Adaptabilidad a diferentes dispositivos</w:t>
      </w:r>
    </w:p>
    <w:p w14:paraId="418B45BF" w14:textId="77777777" w:rsidR="007D3BB0" w:rsidRPr="007D3BB0" w:rsidRDefault="007D3BB0" w:rsidP="007D3BB0">
      <w:pPr>
        <w:numPr>
          <w:ilvl w:val="0"/>
          <w:numId w:val="33"/>
        </w:numPr>
        <w:spacing w:before="100" w:beforeAutospacing="1" w:after="100" w:afterAutospacing="1" w:line="240" w:lineRule="auto"/>
      </w:pPr>
      <w:r w:rsidRPr="007D3BB0">
        <w:t>Interoperabilidad con otros sistemas</w:t>
      </w:r>
    </w:p>
    <w:p w14:paraId="16FF74B9" w14:textId="77777777" w:rsidR="007D3BB0" w:rsidRPr="007D3BB0" w:rsidRDefault="007D3BB0" w:rsidP="007D3BB0">
      <w:pPr>
        <w:pStyle w:val="Textoindependiente1"/>
        <w:rPr>
          <w:sz w:val="24"/>
        </w:rPr>
      </w:pPr>
      <w:r w:rsidRPr="007D3BB0">
        <w:rPr>
          <w:sz w:val="24"/>
        </w:rPr>
        <w:t>Privacidad y protección de datos</w:t>
      </w:r>
    </w:p>
    <w:p w14:paraId="612DA9DB" w14:textId="77777777" w:rsidR="007D3BB0" w:rsidRPr="007D3BB0" w:rsidRDefault="007D3BB0" w:rsidP="007D3BB0">
      <w:pPr>
        <w:numPr>
          <w:ilvl w:val="0"/>
          <w:numId w:val="34"/>
        </w:numPr>
        <w:spacing w:before="100" w:beforeAutospacing="1" w:after="100" w:afterAutospacing="1" w:line="240" w:lineRule="auto"/>
      </w:pPr>
      <w:r w:rsidRPr="007D3BB0">
        <w:t>Cumplimiento de regulaciones de protección de datos</w:t>
      </w:r>
    </w:p>
    <w:p w14:paraId="2FDA2FCB" w14:textId="77777777" w:rsidR="007D3BB0" w:rsidRPr="007D3BB0" w:rsidRDefault="007D3BB0" w:rsidP="007D3BB0">
      <w:pPr>
        <w:numPr>
          <w:ilvl w:val="0"/>
          <w:numId w:val="34"/>
        </w:numPr>
        <w:spacing w:before="100" w:beforeAutospacing="1" w:after="100" w:afterAutospacing="1" w:line="240" w:lineRule="auto"/>
      </w:pPr>
      <w:r w:rsidRPr="007D3BB0">
        <w:t>Protección de información personal</w:t>
      </w:r>
    </w:p>
    <w:p w14:paraId="6068548A" w14:textId="77777777" w:rsidR="007D3BB0" w:rsidRPr="007D3BB0" w:rsidRDefault="007D3BB0" w:rsidP="007D3BB0">
      <w:pPr>
        <w:numPr>
          <w:ilvl w:val="0"/>
          <w:numId w:val="34"/>
        </w:numPr>
        <w:spacing w:before="100" w:beforeAutospacing="1" w:after="100" w:afterAutospacing="1" w:line="240" w:lineRule="auto"/>
      </w:pPr>
      <w:r w:rsidRPr="007D3BB0">
        <w:t>Control sobre el uso compartido de datos</w:t>
      </w:r>
    </w:p>
    <w:p w14:paraId="717135DB" w14:textId="529E41FC" w:rsidR="007D3BB0" w:rsidRPr="007D3BB0" w:rsidRDefault="007D3BB0" w:rsidP="007D3BB0">
      <w:pPr>
        <w:pStyle w:val="Ttulo2"/>
      </w:pPr>
      <w:r w:rsidRPr="007D3BB0">
        <w:lastRenderedPageBreak/>
        <w:t>Patrón Arquitectónico Vista-Controlador</w:t>
      </w:r>
    </w:p>
    <w:p w14:paraId="46D20F60" w14:textId="068EBEE2" w:rsidR="00B01E9A" w:rsidRDefault="007D3BB0" w:rsidP="00DE3FF8">
      <w:pPr>
        <w:rPr>
          <w:lang w:val="es-CU" w:eastAsia="es-CU"/>
        </w:rPr>
      </w:pPr>
      <w:r w:rsidRPr="00D51F63">
        <w:t>El Modelo-Vista-Controlador (MVC) es un patrón de arquitectura de software muy popular y ampliamente utilizado.</w:t>
      </w:r>
      <w:r w:rsidRPr="00D51F63">
        <w:rPr>
          <w:rStyle w:val="Textoennegrita"/>
        </w:rPr>
        <w:t xml:space="preserve">  </w:t>
      </w:r>
      <w:r w:rsidRPr="00D51F63">
        <w:rPr>
          <w:b/>
          <w:bCs/>
          <w:lang w:val="es-CU" w:eastAsia="es-CU"/>
        </w:rPr>
        <w:t>Modelo</w:t>
      </w:r>
      <w:r w:rsidRPr="00D51F63">
        <w:rPr>
          <w:lang w:val="es-CU" w:eastAsia="es-CU"/>
        </w:rPr>
        <w:t>:</w:t>
      </w:r>
      <w:r>
        <w:rPr>
          <w:lang w:val="es-CU" w:eastAsia="es-CU"/>
        </w:rPr>
        <w:t xml:space="preserve"> </w:t>
      </w:r>
      <w:r w:rsidRPr="00D51F63">
        <w:rPr>
          <w:lang w:val="es-CU" w:eastAsia="es-CU"/>
        </w:rPr>
        <w:t xml:space="preserve">Representa los datos y la lógica de negocio de la aplicación, gestiona la persistencia de datos y la manipulación de datos, </w:t>
      </w:r>
      <w:proofErr w:type="spellStart"/>
      <w:r w:rsidRPr="00D51F63">
        <w:rPr>
          <w:lang w:val="es-CU" w:eastAsia="es-CU"/>
        </w:rPr>
        <w:t>gefine</w:t>
      </w:r>
      <w:proofErr w:type="spellEnd"/>
      <w:r w:rsidRPr="00D51F63">
        <w:rPr>
          <w:lang w:val="es-CU" w:eastAsia="es-CU"/>
        </w:rPr>
        <w:t xml:space="preserve"> las entidades y relaciones de la aplicación. </w:t>
      </w:r>
      <w:r w:rsidRPr="00D51F63">
        <w:rPr>
          <w:b/>
          <w:bCs/>
          <w:lang w:val="es-CU" w:eastAsia="es-CU"/>
        </w:rPr>
        <w:t>Vista</w:t>
      </w:r>
      <w:r w:rsidRPr="00D51F63">
        <w:rPr>
          <w:lang w:val="es-CU" w:eastAsia="es-CU"/>
        </w:rPr>
        <w:t xml:space="preserve">: Se encarga de la presentación de la información al usuario, genera la interfaz gráfica de la aplicación, recibe datos del modelo y los muestra en un formato apropiado. </w:t>
      </w:r>
      <w:r w:rsidRPr="00D51F63">
        <w:rPr>
          <w:b/>
          <w:bCs/>
          <w:lang w:val="es-CU" w:eastAsia="es-CU"/>
        </w:rPr>
        <w:t>Controlador</w:t>
      </w:r>
      <w:r w:rsidRPr="00D51F63">
        <w:rPr>
          <w:lang w:val="es-CU" w:eastAsia="es-CU"/>
        </w:rPr>
        <w:t>: Actúa como intermediario entre el modelo y la vista, maneja las acciones del usuario y coordina la interacción entre modelo y vista, recibe solicitudes del usuario, procesa la información y envía datos a la vista</w:t>
      </w:r>
      <w:r>
        <w:rPr>
          <w:lang w:val="es-CU" w:eastAsia="es-CU"/>
        </w:rPr>
        <w:t>.</w:t>
      </w:r>
    </w:p>
    <w:p w14:paraId="2D3D8838" w14:textId="38951BB2" w:rsidR="007D3BB0" w:rsidRDefault="007D3BB0" w:rsidP="00DE3FF8">
      <w:r>
        <w:rPr>
          <w:noProof/>
        </w:rPr>
        <w:drawing>
          <wp:inline distT="0" distB="0" distL="0" distR="0" wp14:anchorId="0122087F" wp14:editId="11AC97ED">
            <wp:extent cx="5391150" cy="2457450"/>
            <wp:effectExtent l="19050" t="19050" r="19050" b="1905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1150" cy="2457450"/>
                    </a:xfrm>
                    <a:prstGeom prst="rect">
                      <a:avLst/>
                    </a:prstGeom>
                    <a:noFill/>
                    <a:ln w="3175" cmpd="sng">
                      <a:solidFill>
                        <a:srgbClr val="000000"/>
                      </a:solidFill>
                      <a:miter lim="800000"/>
                      <a:headEnd/>
                      <a:tailEnd/>
                    </a:ln>
                    <a:effectLst/>
                  </pic:spPr>
                </pic:pic>
              </a:graphicData>
            </a:graphic>
          </wp:inline>
        </w:drawing>
      </w:r>
    </w:p>
    <w:p w14:paraId="03A4BE08" w14:textId="7F686DA2" w:rsidR="00B01E9A" w:rsidRPr="007D3BB0" w:rsidRDefault="007D3BB0" w:rsidP="007D3BB0">
      <w:pPr>
        <w:pStyle w:val="Textoindependiente1"/>
        <w:rPr>
          <w:sz w:val="24"/>
        </w:rPr>
      </w:pPr>
      <w:r w:rsidRPr="007D3BB0">
        <w:rPr>
          <w:sz w:val="24"/>
        </w:rPr>
        <w:t>Figura 2.1 Modelo Vista Controlador</w:t>
      </w:r>
    </w:p>
    <w:p w14:paraId="621AD873" w14:textId="77777777" w:rsidR="00D960F5" w:rsidRPr="00B01E9A" w:rsidRDefault="00D960F5" w:rsidP="00F04C44">
      <w:pPr>
        <w:pStyle w:val="Ttulo2"/>
      </w:pPr>
      <w:bookmarkStart w:id="75" w:name="_Toc176513944"/>
      <w:r w:rsidRPr="00B01E9A">
        <w:t>Historias de Usuarios:</w:t>
      </w:r>
      <w:bookmarkEnd w:id="75"/>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lastRenderedPageBreak/>
              <w:t>Alta</w:t>
            </w:r>
          </w:p>
        </w:tc>
        <w:tc>
          <w:tcPr>
            <w:tcW w:w="5554" w:type="dxa"/>
          </w:tcPr>
          <w:p w14:paraId="2F43F016" w14:textId="77777777" w:rsidR="002215C7" w:rsidRPr="0048339B" w:rsidRDefault="002215C7" w:rsidP="003226D1">
            <w:r w:rsidRPr="0048339B">
              <w:lastRenderedPageBreak/>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w:t>
            </w:r>
            <w:proofErr w:type="gramStart"/>
            <w:r w:rsidRPr="0048339B">
              <w:t>:  (</w:t>
            </w:r>
            <w:proofErr w:type="gramEnd"/>
            <w:r w:rsidRPr="0048339B">
              <w:t>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w:t>
            </w:r>
            <w:proofErr w:type="gramStart"/>
            <w:r w:rsidRPr="0048339B">
              <w:t>. .</w:t>
            </w:r>
            <w:proofErr w:type="gramEnd"/>
            <w:r w:rsidRPr="0048339B">
              <w:t xml:space="preserve">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En caso que los datos de entradas no estén correctos, se lanza un 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t>Riesgo en Desarrollo</w:t>
            </w:r>
            <w:proofErr w:type="gramStart"/>
            <w:r w:rsidRPr="0048339B">
              <w:t>:  (</w:t>
            </w:r>
            <w:proofErr w:type="gramEnd"/>
            <w:r w:rsidRPr="0048339B">
              <w:t xml:space="preserve">Alta/Media/ </w:t>
            </w:r>
            <w:r w:rsidRPr="0048339B">
              <w:lastRenderedPageBreak/>
              <w:t>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lastRenderedPageBreak/>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pt;height:257pt" o:ole="">
                  <v:imagedata r:id="rId34" o:title=""/>
                </v:shape>
                <o:OLEObject Type="Embed" ProgID="PBrush" ShapeID="_x0000_i1025" DrawAspect="Content" ObjectID="_1798056614" r:id="rId35"/>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lastRenderedPageBreak/>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t>Baja</w:t>
            </w:r>
          </w:p>
        </w:tc>
        <w:tc>
          <w:tcPr>
            <w:tcW w:w="5554" w:type="dxa"/>
          </w:tcPr>
          <w:p w14:paraId="68755055" w14:textId="77777777" w:rsidR="002215C7" w:rsidRPr="0048339B" w:rsidRDefault="002215C7" w:rsidP="003226D1">
            <w:r w:rsidRPr="0048339B">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52FA2236" w:rsidR="00B01E9A" w:rsidRDefault="007D3BB0" w:rsidP="00600DEC">
      <w:pPr>
        <w:pStyle w:val="Ttulo2"/>
      </w:pPr>
      <w:r>
        <w:t xml:space="preserve">Diagrama de Clases </w:t>
      </w:r>
    </w:p>
    <w:p w14:paraId="6B5C6A4C" w14:textId="08A0A6D0" w:rsidR="00763797" w:rsidRDefault="00763797" w:rsidP="00DE3FF8">
      <w:r>
        <w:t>Un diagrama de clases es un tipo de estructura estática que describe la estructura de un sistema mostrando las clases del sistema, sus atributos, operaciones</w:t>
      </w:r>
      <w:r w:rsidR="00981024">
        <w:t xml:space="preserve"> </w:t>
      </w:r>
      <w:r>
        <w:t>(o métodos), y las relaciones entre los objetos.</w:t>
      </w:r>
    </w:p>
    <w:p w14:paraId="288C07F0" w14:textId="77777777" w:rsidR="00763797" w:rsidRDefault="00763797" w:rsidP="00763797">
      <w:pPr>
        <w:pStyle w:val="Textoindependiente1"/>
      </w:pPr>
    </w:p>
    <w:p w14:paraId="2C9F5F71" w14:textId="1E84E546" w:rsidR="00B01E9A" w:rsidRDefault="00763797" w:rsidP="00DE3FF8">
      <w:r>
        <w:t xml:space="preserve"> </w:t>
      </w:r>
    </w:p>
    <w:p w14:paraId="7BC395E9" w14:textId="5B42D7F0" w:rsidR="00763797" w:rsidRDefault="00763797" w:rsidP="00DE3FF8">
      <w:r w:rsidRPr="00595AAB">
        <w:rPr>
          <w:b/>
          <w:noProof/>
          <w:sz w:val="22"/>
          <w:u w:val="single"/>
        </w:rPr>
        <w:lastRenderedPageBreak/>
        <w:drawing>
          <wp:inline distT="0" distB="0" distL="0" distR="0" wp14:anchorId="1999785C" wp14:editId="3DBD708B">
            <wp:extent cx="5612130" cy="2636299"/>
            <wp:effectExtent l="0" t="0" r="7620" b="0"/>
            <wp:docPr id="14" name="Imagen 14" descr="E:\UNIVERSIDAD\Practicas Profesional 2do año\Diagrama de Clas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VERSIDAD\Practicas Profesional 2do año\Diagrama de Clases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2130" cy="2636299"/>
                    </a:xfrm>
                    <a:prstGeom prst="rect">
                      <a:avLst/>
                    </a:prstGeom>
                    <a:noFill/>
                    <a:ln>
                      <a:noFill/>
                    </a:ln>
                  </pic:spPr>
                </pic:pic>
              </a:graphicData>
            </a:graphic>
          </wp:inline>
        </w:drawing>
      </w:r>
    </w:p>
    <w:p w14:paraId="04F1DE5F" w14:textId="44AC8ACA" w:rsidR="00763797" w:rsidRPr="009F2BCE" w:rsidRDefault="00763797" w:rsidP="00763797">
      <w:r>
        <w:t>Figura 2.</w:t>
      </w:r>
      <w:r w:rsidR="004A1C2E">
        <w:t>2</w:t>
      </w:r>
      <w:r>
        <w:t xml:space="preserve">   </w:t>
      </w:r>
      <w:r w:rsidRPr="004241DD">
        <w:t>La clase usuario va a realizar muchos cálculos longitudinales, los cuales heredan de la clase Cálculos, estos cálculos ser realizan en una ubicación, en una ubicación se realiza muchos cálculos, en un Municipio hay muchas ubicaciones</w:t>
      </w:r>
      <w:r>
        <w:t xml:space="preserve"> </w:t>
      </w:r>
    </w:p>
    <w:p w14:paraId="2E62FAA4" w14:textId="122809E0" w:rsidR="00763797" w:rsidRDefault="00981024" w:rsidP="00981024">
      <w:pPr>
        <w:pStyle w:val="Ttulo2"/>
      </w:pPr>
      <w:r>
        <w:t>Diagrama de Base de Datos</w:t>
      </w:r>
    </w:p>
    <w:p w14:paraId="762CC8C1" w14:textId="1C16F03E" w:rsidR="00981024" w:rsidRDefault="00981024" w:rsidP="00981024">
      <w:r w:rsidRPr="00972174">
        <w:t>Un diagrama de base de datos es una representación visual de la estructura y relaciones entre los elementos de una base de datos.</w:t>
      </w:r>
    </w:p>
    <w:p w14:paraId="5CDDD7AF" w14:textId="54EDE541" w:rsidR="004A1C2E" w:rsidRDefault="004A1C2E" w:rsidP="00981024">
      <w:r>
        <w:rPr>
          <w:noProof/>
        </w:rPr>
        <w:drawing>
          <wp:inline distT="0" distB="0" distL="0" distR="0" wp14:anchorId="4E801287" wp14:editId="60167983">
            <wp:extent cx="5603240" cy="3561715"/>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03240" cy="3561715"/>
                    </a:xfrm>
                    <a:prstGeom prst="rect">
                      <a:avLst/>
                    </a:prstGeom>
                    <a:noFill/>
                    <a:ln>
                      <a:noFill/>
                    </a:ln>
                  </pic:spPr>
                </pic:pic>
              </a:graphicData>
            </a:graphic>
          </wp:inline>
        </w:drawing>
      </w:r>
    </w:p>
    <w:p w14:paraId="4A15DC06" w14:textId="655AB0E1" w:rsidR="004A1C2E" w:rsidRPr="004A1C2E" w:rsidRDefault="004A1C2E" w:rsidP="004A1C2E">
      <w:pPr>
        <w:pStyle w:val="Textoindependiente1"/>
        <w:rPr>
          <w:sz w:val="24"/>
        </w:rPr>
      </w:pPr>
      <w:r w:rsidRPr="004A1C2E">
        <w:rPr>
          <w:sz w:val="24"/>
        </w:rPr>
        <w:lastRenderedPageBreak/>
        <w:t>Figura 2.3 Diagrama de Base de Datos</w:t>
      </w:r>
    </w:p>
    <w:p w14:paraId="4580DB1C" w14:textId="77777777" w:rsidR="004A1C2E" w:rsidRDefault="004A1C2E" w:rsidP="00981024"/>
    <w:p w14:paraId="449154EB" w14:textId="77777777" w:rsidR="004A1C2E" w:rsidRPr="00981024" w:rsidRDefault="004A1C2E" w:rsidP="00981024"/>
    <w:p w14:paraId="27D6DBA8" w14:textId="477D433D" w:rsidR="00C41C77" w:rsidRDefault="00C41C77" w:rsidP="00C41C77">
      <w:pPr>
        <w:pStyle w:val="Ttulo1"/>
      </w:pPr>
      <w:r w:rsidRPr="005E5E72">
        <w:t xml:space="preserve">Capítulo </w:t>
      </w:r>
      <w:r>
        <w:t>3.</w:t>
      </w:r>
      <w:r w:rsidRPr="005E5E72">
        <w:t xml:space="preserve"> </w:t>
      </w:r>
      <w:r>
        <w:t>Implementación y Pruebas del Sistema</w:t>
      </w:r>
    </w:p>
    <w:p w14:paraId="26FBE041" w14:textId="5C280B06" w:rsidR="00C41C77" w:rsidRDefault="00C41C77" w:rsidP="00C41C77">
      <w:pPr>
        <w:pStyle w:val="Ttulo2"/>
        <w:numPr>
          <w:ilvl w:val="0"/>
          <w:numId w:val="0"/>
        </w:numPr>
        <w:ind w:left="405" w:hanging="405"/>
      </w:pPr>
      <w:r>
        <w:t xml:space="preserve">Introducción </w:t>
      </w:r>
    </w:p>
    <w:p w14:paraId="791D3170" w14:textId="488810DE" w:rsidR="00B01E9A" w:rsidRDefault="00CB0D27" w:rsidP="00C41C77">
      <w:pPr>
        <w:pStyle w:val="Ttulo2"/>
        <w:numPr>
          <w:ilvl w:val="0"/>
          <w:numId w:val="0"/>
        </w:numPr>
        <w:ind w:left="405" w:hanging="405"/>
      </w:pPr>
      <w:commentRangeStart w:id="76"/>
      <w:r>
        <w:t xml:space="preserve">Pruebas al Sistema </w:t>
      </w:r>
      <w:commentRangeEnd w:id="76"/>
      <w:r w:rsidR="008944CC">
        <w:rPr>
          <w:rStyle w:val="Refdecomentario"/>
          <w:rFonts w:eastAsiaTheme="minorHAnsi"/>
          <w:b w:val="0"/>
        </w:rPr>
        <w:commentReference w:id="76"/>
      </w:r>
    </w:p>
    <w:p w14:paraId="4780CB97" w14:textId="1EAA8942" w:rsidR="00CB0D27" w:rsidRPr="00CB0D27" w:rsidRDefault="00CB0D27" w:rsidP="00CB0D27">
      <w:r>
        <w:t xml:space="preserve">En la Tabla 2.1 “Caso de Prueba Autenticación, se describe las diversas formas de entrada y resultados esperados. En el primero, al entrar el usuario y contraseña válido, el sistema debe revisar si está en la base de datos y le permite acceder al sistema. En caso de digitar una contraseña o un nombre de usuario incorrecto, el sistema </w:t>
      </w:r>
      <w:r w:rsidR="00922188">
        <w:t>debe notificar al usuario del error.</w:t>
      </w:r>
    </w:p>
    <w:p w14:paraId="6E131CDB" w14:textId="0D7D244C"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bookmarkStart w:id="77" w:name="casoPruebaAuth"/>
      <w:r>
        <w:rPr>
          <w:rFonts w:eastAsia="Times New Roman" w:cs="Times New Roman"/>
          <w:b/>
          <w:sz w:val="18"/>
          <w:szCs w:val="18"/>
          <w:lang w:eastAsia="es-ES"/>
        </w:rPr>
        <w:t>Tabla 2.1 Caso de Prueba “Autenticación”</w:t>
      </w:r>
    </w:p>
    <w:tbl>
      <w:tblPr>
        <w:tblStyle w:val="Tablaconcuadrcula"/>
        <w:tblW w:w="0" w:type="auto"/>
        <w:tblLook w:val="04A0" w:firstRow="1" w:lastRow="0" w:firstColumn="1" w:lastColumn="0" w:noHBand="0" w:noVBand="1"/>
      </w:tblPr>
      <w:tblGrid>
        <w:gridCol w:w="2605"/>
        <w:gridCol w:w="2970"/>
        <w:gridCol w:w="3252"/>
      </w:tblGrid>
      <w:tr w:rsidR="00CB0D27" w14:paraId="7D553314" w14:textId="77777777" w:rsidTr="00CB0D27">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bookmarkEnd w:id="77"/>
          <w:p w14:paraId="6E46E8B4" w14:textId="77777777" w:rsidR="00CB0D27" w:rsidRDefault="00CB0D27">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15A3801" w14:textId="062B5FB5" w:rsidR="00CB0D27" w:rsidRDefault="00CB0D27">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6D234684" w14:textId="77777777" w:rsidR="00CB0D27" w:rsidRDefault="00CB0D27">
            <w:pPr>
              <w:numPr>
                <w:ilvl w:val="12"/>
                <w:numId w:val="0"/>
              </w:numPr>
              <w:spacing w:line="360" w:lineRule="auto"/>
              <w:rPr>
                <w:sz w:val="20"/>
                <w:szCs w:val="20"/>
              </w:rPr>
            </w:pPr>
            <w:r>
              <w:rPr>
                <w:sz w:val="20"/>
                <w:szCs w:val="20"/>
              </w:rPr>
              <w:t>Condición</w:t>
            </w:r>
          </w:p>
        </w:tc>
      </w:tr>
      <w:tr w:rsidR="00CB0D27" w14:paraId="39CC2986"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489593A8" w14:textId="77777777" w:rsidR="00CB0D27" w:rsidRDefault="00CB0D27">
            <w:pPr>
              <w:numPr>
                <w:ilvl w:val="12"/>
                <w:numId w:val="0"/>
              </w:numPr>
              <w:spacing w:line="360" w:lineRule="auto"/>
              <w:rPr>
                <w:sz w:val="20"/>
                <w:szCs w:val="20"/>
              </w:rPr>
            </w:pPr>
            <w:r>
              <w:rPr>
                <w:sz w:val="20"/>
                <w:szCs w:val="20"/>
              </w:rPr>
              <w:t>Una contraseña</w:t>
            </w:r>
          </w:p>
        </w:tc>
        <w:tc>
          <w:tcPr>
            <w:tcW w:w="2970" w:type="dxa"/>
            <w:tcBorders>
              <w:top w:val="single" w:sz="4" w:space="0" w:color="auto"/>
              <w:left w:val="single" w:sz="4" w:space="0" w:color="auto"/>
              <w:bottom w:val="single" w:sz="4" w:space="0" w:color="auto"/>
              <w:right w:val="single" w:sz="4" w:space="0" w:color="auto"/>
            </w:tcBorders>
            <w:hideMark/>
          </w:tcPr>
          <w:p w14:paraId="2D4E6495" w14:textId="77777777" w:rsidR="00CB0D27" w:rsidRDefault="00CB0D27">
            <w:pPr>
              <w:numPr>
                <w:ilvl w:val="12"/>
                <w:numId w:val="0"/>
              </w:numPr>
              <w:spacing w:line="360" w:lineRule="auto"/>
              <w:rPr>
                <w:sz w:val="20"/>
                <w:szCs w:val="20"/>
              </w:rPr>
            </w:pPr>
            <w:r>
              <w:rPr>
                <w:sz w:val="20"/>
                <w:szCs w:val="20"/>
              </w:rPr>
              <w:t>No se muestra la contraseña al escribir</w:t>
            </w:r>
          </w:p>
        </w:tc>
        <w:tc>
          <w:tcPr>
            <w:tcW w:w="3252" w:type="dxa"/>
            <w:tcBorders>
              <w:top w:val="single" w:sz="4" w:space="0" w:color="auto"/>
              <w:left w:val="single" w:sz="4" w:space="0" w:color="auto"/>
              <w:bottom w:val="single" w:sz="4" w:space="0" w:color="auto"/>
              <w:right w:val="single" w:sz="4" w:space="0" w:color="auto"/>
            </w:tcBorders>
            <w:hideMark/>
          </w:tcPr>
          <w:p w14:paraId="337565B9" w14:textId="77777777" w:rsidR="00CB0D27" w:rsidRDefault="00CB0D27">
            <w:pPr>
              <w:numPr>
                <w:ilvl w:val="12"/>
                <w:numId w:val="0"/>
              </w:numPr>
              <w:spacing w:line="360" w:lineRule="auto"/>
              <w:rPr>
                <w:sz w:val="20"/>
                <w:szCs w:val="20"/>
              </w:rPr>
            </w:pPr>
            <w:r>
              <w:rPr>
                <w:sz w:val="20"/>
                <w:szCs w:val="20"/>
              </w:rPr>
              <w:t>Se escribe la contraseña para iniciar sesión</w:t>
            </w:r>
          </w:p>
        </w:tc>
      </w:tr>
      <w:tr w:rsidR="00CB0D27" w14:paraId="7C8EDFDE"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6861BFCF" w14:textId="77777777" w:rsidR="00CB0D27" w:rsidRDefault="00CB0D27">
            <w:pPr>
              <w:numPr>
                <w:ilvl w:val="12"/>
                <w:numId w:val="0"/>
              </w:numPr>
              <w:spacing w:line="360" w:lineRule="auto"/>
              <w:rPr>
                <w:sz w:val="20"/>
                <w:szCs w:val="20"/>
              </w:rPr>
            </w:pPr>
            <w:r>
              <w:rPr>
                <w:sz w:val="20"/>
                <w:szCs w:val="20"/>
              </w:rPr>
              <w:t>Usuario y contraseña</w:t>
            </w:r>
          </w:p>
        </w:tc>
        <w:tc>
          <w:tcPr>
            <w:tcW w:w="2970" w:type="dxa"/>
            <w:tcBorders>
              <w:top w:val="single" w:sz="4" w:space="0" w:color="auto"/>
              <w:left w:val="single" w:sz="4" w:space="0" w:color="auto"/>
              <w:bottom w:val="single" w:sz="4" w:space="0" w:color="auto"/>
              <w:right w:val="single" w:sz="4" w:space="0" w:color="auto"/>
            </w:tcBorders>
            <w:hideMark/>
          </w:tcPr>
          <w:p w14:paraId="09086901" w14:textId="0B8726DE" w:rsidR="00CB0D27" w:rsidRDefault="00CB0D27">
            <w:pPr>
              <w:numPr>
                <w:ilvl w:val="12"/>
                <w:numId w:val="0"/>
              </w:numPr>
              <w:spacing w:line="360" w:lineRule="auto"/>
              <w:rPr>
                <w:sz w:val="20"/>
                <w:szCs w:val="20"/>
              </w:rPr>
            </w:pPr>
            <w:r>
              <w:rPr>
                <w:sz w:val="20"/>
                <w:szCs w:val="20"/>
              </w:rPr>
              <w:t>Se revisa en base de datos la información de registro e inicio de sesión del usuario actual</w:t>
            </w:r>
          </w:p>
        </w:tc>
        <w:tc>
          <w:tcPr>
            <w:tcW w:w="3252" w:type="dxa"/>
            <w:tcBorders>
              <w:top w:val="single" w:sz="4" w:space="0" w:color="auto"/>
              <w:left w:val="single" w:sz="4" w:space="0" w:color="auto"/>
              <w:bottom w:val="single" w:sz="4" w:space="0" w:color="auto"/>
              <w:right w:val="single" w:sz="4" w:space="0" w:color="auto"/>
            </w:tcBorders>
            <w:hideMark/>
          </w:tcPr>
          <w:p w14:paraId="22B1080F" w14:textId="77777777" w:rsidR="00CB0D27" w:rsidRDefault="00CB0D27">
            <w:pPr>
              <w:numPr>
                <w:ilvl w:val="12"/>
                <w:numId w:val="0"/>
              </w:numPr>
              <w:spacing w:line="360" w:lineRule="auto"/>
              <w:rPr>
                <w:sz w:val="20"/>
                <w:szCs w:val="20"/>
              </w:rPr>
            </w:pPr>
            <w:proofErr w:type="gramStart"/>
            <w:r>
              <w:rPr>
                <w:sz w:val="20"/>
                <w:szCs w:val="20"/>
              </w:rPr>
              <w:t>Se  registra</w:t>
            </w:r>
            <w:proofErr w:type="gramEnd"/>
            <w:r>
              <w:rPr>
                <w:sz w:val="20"/>
                <w:szCs w:val="20"/>
              </w:rPr>
              <w:t xml:space="preserve"> y entra al sistema</w:t>
            </w:r>
          </w:p>
        </w:tc>
      </w:tr>
      <w:tr w:rsidR="00CB0D27" w14:paraId="0CA1EBB1"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102F3F3D" w14:textId="77777777" w:rsidR="00CB0D27" w:rsidRDefault="00CB0D27">
            <w:pPr>
              <w:numPr>
                <w:ilvl w:val="12"/>
                <w:numId w:val="0"/>
              </w:numPr>
              <w:spacing w:line="360" w:lineRule="auto"/>
              <w:rPr>
                <w:sz w:val="20"/>
                <w:szCs w:val="20"/>
              </w:rPr>
            </w:pPr>
            <w:r>
              <w:rPr>
                <w:sz w:val="20"/>
                <w:szCs w:val="20"/>
              </w:rPr>
              <w:t>Una contraseña incorrecta o usuario incorrecto</w:t>
            </w:r>
          </w:p>
        </w:tc>
        <w:tc>
          <w:tcPr>
            <w:tcW w:w="2970" w:type="dxa"/>
            <w:tcBorders>
              <w:top w:val="single" w:sz="4" w:space="0" w:color="auto"/>
              <w:left w:val="single" w:sz="4" w:space="0" w:color="auto"/>
              <w:bottom w:val="single" w:sz="4" w:space="0" w:color="auto"/>
              <w:right w:val="single" w:sz="4" w:space="0" w:color="auto"/>
            </w:tcBorders>
            <w:hideMark/>
          </w:tcPr>
          <w:p w14:paraId="7F99B6BC" w14:textId="77777777" w:rsidR="00CB0D27" w:rsidRDefault="00CB0D27">
            <w:pPr>
              <w:numPr>
                <w:ilvl w:val="12"/>
                <w:numId w:val="0"/>
              </w:numPr>
              <w:spacing w:line="360" w:lineRule="auto"/>
              <w:rPr>
                <w:sz w:val="20"/>
                <w:szCs w:val="20"/>
              </w:rPr>
            </w:pPr>
            <w:r>
              <w:rPr>
                <w:sz w:val="20"/>
                <w:szCs w:val="20"/>
              </w:rPr>
              <w:t>Se notifica al usuario del usuario o la contraseña es incorrecta</w:t>
            </w:r>
          </w:p>
        </w:tc>
        <w:tc>
          <w:tcPr>
            <w:tcW w:w="3252" w:type="dxa"/>
            <w:tcBorders>
              <w:top w:val="single" w:sz="4" w:space="0" w:color="auto"/>
              <w:left w:val="single" w:sz="4" w:space="0" w:color="auto"/>
              <w:bottom w:val="single" w:sz="4" w:space="0" w:color="auto"/>
              <w:right w:val="single" w:sz="4" w:space="0" w:color="auto"/>
            </w:tcBorders>
            <w:hideMark/>
          </w:tcPr>
          <w:p w14:paraId="4704579D" w14:textId="77777777" w:rsidR="00CB0D27" w:rsidRDefault="00CB0D27">
            <w:pPr>
              <w:numPr>
                <w:ilvl w:val="12"/>
                <w:numId w:val="0"/>
              </w:numPr>
              <w:spacing w:line="360" w:lineRule="auto"/>
              <w:rPr>
                <w:sz w:val="20"/>
                <w:szCs w:val="20"/>
              </w:rPr>
            </w:pPr>
            <w:r>
              <w:rPr>
                <w:sz w:val="20"/>
                <w:szCs w:val="20"/>
              </w:rPr>
              <w:t>Se trata de registrar con usuarios y contraseñas erróneos</w:t>
            </w:r>
          </w:p>
        </w:tc>
      </w:tr>
    </w:tbl>
    <w:p w14:paraId="6ECE6DA6" w14:textId="649FEE51" w:rsidR="00CB0D27" w:rsidRDefault="00CB0D27" w:rsidP="00CB0D27"/>
    <w:p w14:paraId="668676DC" w14:textId="25DEE281" w:rsidR="00922188" w:rsidRPr="00CB0D27" w:rsidRDefault="00922188" w:rsidP="00CB0D27">
      <w:r>
        <w:t>En la Tabla 2.2. Caso de Prueba “</w:t>
      </w:r>
      <w:r w:rsidR="000B68BD">
        <w:t>Cálculo</w:t>
      </w:r>
      <w:r>
        <w:t>”, se describe</w:t>
      </w:r>
      <w:r w:rsidR="000B68BD">
        <w:t xml:space="preserve"> las diversas formas y resultados esperados. En el primero, al entrar datos válidos el sistema permite su entrada y procede al caso dos que se calcula a partir de que el usuario presiona el botón calcular y se guardan los datos entrados en la base de datos, posterior a esto los datos serán mostrados en una tabla. En el caso tres </w:t>
      </w:r>
      <w:r w:rsidR="00835055">
        <w:t xml:space="preserve">si el usuario entra un dato erróneo, ya sea letras en vez de números o cualquier datos que no es el correspondiente a esa </w:t>
      </w:r>
      <w:proofErr w:type="gramStart"/>
      <w:r w:rsidR="00835055">
        <w:t>entrada ,</w:t>
      </w:r>
      <w:proofErr w:type="gramEnd"/>
      <w:r w:rsidR="00835055">
        <w:t xml:space="preserve"> el sistema debe notificarle la mismo que el dato es incorrecto. </w:t>
      </w:r>
    </w:p>
    <w:p w14:paraId="5AAB94F8" w14:textId="0062AD53"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r>
        <w:rPr>
          <w:rFonts w:eastAsia="Times New Roman" w:cs="Times New Roman"/>
          <w:b/>
          <w:sz w:val="18"/>
          <w:szCs w:val="18"/>
          <w:lang w:eastAsia="es-ES"/>
        </w:rPr>
        <w:t>Tabla 2.</w:t>
      </w:r>
      <w:r w:rsidR="00922188">
        <w:rPr>
          <w:rFonts w:eastAsia="Times New Roman" w:cs="Times New Roman"/>
          <w:b/>
          <w:sz w:val="18"/>
          <w:szCs w:val="18"/>
          <w:lang w:eastAsia="es-ES"/>
        </w:rPr>
        <w:t>2</w:t>
      </w:r>
      <w:r>
        <w:rPr>
          <w:rFonts w:eastAsia="Times New Roman" w:cs="Times New Roman"/>
          <w:b/>
          <w:sz w:val="18"/>
          <w:szCs w:val="18"/>
          <w:lang w:eastAsia="es-ES"/>
        </w:rPr>
        <w:t xml:space="preserve"> Caso de Prueba “Inicio”</w:t>
      </w:r>
    </w:p>
    <w:tbl>
      <w:tblPr>
        <w:tblStyle w:val="Tablaconcuadrcula"/>
        <w:tblW w:w="0" w:type="auto"/>
        <w:tblLook w:val="04A0" w:firstRow="1" w:lastRow="0" w:firstColumn="1" w:lastColumn="0" w:noHBand="0" w:noVBand="1"/>
      </w:tblPr>
      <w:tblGrid>
        <w:gridCol w:w="2605"/>
        <w:gridCol w:w="2970"/>
        <w:gridCol w:w="3252"/>
      </w:tblGrid>
      <w:tr w:rsidR="00CB0D27" w14:paraId="399A4F29" w14:textId="77777777" w:rsidTr="00514E3C">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037ED533" w14:textId="77777777" w:rsidR="00CB0D27" w:rsidRDefault="00CB0D27" w:rsidP="00514E3C">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3C5B69B" w14:textId="77777777" w:rsidR="00CB0D27" w:rsidRDefault="00CB0D27" w:rsidP="00514E3C">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42FB312C" w14:textId="77777777" w:rsidR="00CB0D27" w:rsidRDefault="00CB0D27" w:rsidP="00514E3C">
            <w:pPr>
              <w:numPr>
                <w:ilvl w:val="12"/>
                <w:numId w:val="0"/>
              </w:numPr>
              <w:spacing w:line="360" w:lineRule="auto"/>
              <w:rPr>
                <w:sz w:val="20"/>
                <w:szCs w:val="20"/>
              </w:rPr>
            </w:pPr>
            <w:r>
              <w:rPr>
                <w:sz w:val="20"/>
                <w:szCs w:val="20"/>
              </w:rPr>
              <w:t>Condición</w:t>
            </w:r>
          </w:p>
        </w:tc>
      </w:tr>
      <w:tr w:rsidR="00CB0D27" w14:paraId="6762C445"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6FDB9A21" w14:textId="297D78E2" w:rsidR="00CB0D27" w:rsidRDefault="000B68BD" w:rsidP="00514E3C">
            <w:pPr>
              <w:numPr>
                <w:ilvl w:val="12"/>
                <w:numId w:val="0"/>
              </w:numPr>
              <w:spacing w:line="360" w:lineRule="auto"/>
              <w:rPr>
                <w:sz w:val="20"/>
                <w:szCs w:val="20"/>
              </w:rPr>
            </w:pPr>
            <w:r>
              <w:rPr>
                <w:sz w:val="20"/>
                <w:szCs w:val="20"/>
              </w:rPr>
              <w:t>Entrar Datos</w:t>
            </w:r>
          </w:p>
        </w:tc>
        <w:tc>
          <w:tcPr>
            <w:tcW w:w="2970" w:type="dxa"/>
            <w:tcBorders>
              <w:top w:val="single" w:sz="4" w:space="0" w:color="auto"/>
              <w:left w:val="single" w:sz="4" w:space="0" w:color="auto"/>
              <w:bottom w:val="single" w:sz="4" w:space="0" w:color="auto"/>
              <w:right w:val="single" w:sz="4" w:space="0" w:color="auto"/>
            </w:tcBorders>
            <w:hideMark/>
          </w:tcPr>
          <w:p w14:paraId="56B4D3B5" w14:textId="19500664" w:rsidR="00CB0D27" w:rsidRDefault="000B68BD" w:rsidP="00514E3C">
            <w:pPr>
              <w:numPr>
                <w:ilvl w:val="12"/>
                <w:numId w:val="0"/>
              </w:numPr>
              <w:spacing w:line="360" w:lineRule="auto"/>
              <w:rPr>
                <w:sz w:val="20"/>
                <w:szCs w:val="20"/>
              </w:rPr>
            </w:pPr>
            <w:r>
              <w:rPr>
                <w:sz w:val="20"/>
                <w:szCs w:val="20"/>
              </w:rPr>
              <w:t xml:space="preserve">Permite entrar Datos de las variables de la ecuación a </w:t>
            </w:r>
            <w:r>
              <w:rPr>
                <w:sz w:val="20"/>
                <w:szCs w:val="20"/>
              </w:rPr>
              <w:lastRenderedPageBreak/>
              <w:t>calcular</w:t>
            </w:r>
          </w:p>
        </w:tc>
        <w:tc>
          <w:tcPr>
            <w:tcW w:w="3252" w:type="dxa"/>
            <w:tcBorders>
              <w:top w:val="single" w:sz="4" w:space="0" w:color="auto"/>
              <w:left w:val="single" w:sz="4" w:space="0" w:color="auto"/>
              <w:bottom w:val="single" w:sz="4" w:space="0" w:color="auto"/>
              <w:right w:val="single" w:sz="4" w:space="0" w:color="auto"/>
            </w:tcBorders>
            <w:hideMark/>
          </w:tcPr>
          <w:p w14:paraId="722A99FF" w14:textId="5ABAC005" w:rsidR="00CB0D27" w:rsidRDefault="000B68BD" w:rsidP="00514E3C">
            <w:pPr>
              <w:numPr>
                <w:ilvl w:val="12"/>
                <w:numId w:val="0"/>
              </w:numPr>
              <w:spacing w:line="360" w:lineRule="auto"/>
              <w:rPr>
                <w:sz w:val="20"/>
                <w:szCs w:val="20"/>
              </w:rPr>
            </w:pPr>
            <w:r>
              <w:rPr>
                <w:sz w:val="20"/>
                <w:szCs w:val="20"/>
              </w:rPr>
              <w:lastRenderedPageBreak/>
              <w:t>Se escriben los datos para calcular</w:t>
            </w:r>
          </w:p>
        </w:tc>
      </w:tr>
      <w:tr w:rsidR="00CB0D27" w14:paraId="3F83E25D" w14:textId="77777777" w:rsidTr="000B68BD">
        <w:tc>
          <w:tcPr>
            <w:tcW w:w="2605" w:type="dxa"/>
            <w:tcBorders>
              <w:top w:val="single" w:sz="4" w:space="0" w:color="auto"/>
              <w:left w:val="single" w:sz="4" w:space="0" w:color="auto"/>
              <w:bottom w:val="single" w:sz="4" w:space="0" w:color="auto"/>
              <w:right w:val="single" w:sz="4" w:space="0" w:color="auto"/>
            </w:tcBorders>
            <w:hideMark/>
          </w:tcPr>
          <w:p w14:paraId="531075FD" w14:textId="160AD86E" w:rsidR="00CB0D27" w:rsidRDefault="000B68BD" w:rsidP="00514E3C">
            <w:pPr>
              <w:numPr>
                <w:ilvl w:val="12"/>
                <w:numId w:val="0"/>
              </w:numPr>
              <w:spacing w:line="360" w:lineRule="auto"/>
              <w:rPr>
                <w:sz w:val="20"/>
                <w:szCs w:val="20"/>
              </w:rPr>
            </w:pPr>
            <w:r>
              <w:rPr>
                <w:sz w:val="20"/>
                <w:szCs w:val="20"/>
              </w:rPr>
              <w:t xml:space="preserve">Se calculan los datos entrados </w:t>
            </w:r>
          </w:p>
        </w:tc>
        <w:tc>
          <w:tcPr>
            <w:tcW w:w="2970" w:type="dxa"/>
            <w:tcBorders>
              <w:top w:val="single" w:sz="4" w:space="0" w:color="auto"/>
              <w:left w:val="single" w:sz="4" w:space="0" w:color="auto"/>
              <w:bottom w:val="single" w:sz="4" w:space="0" w:color="auto"/>
              <w:right w:val="single" w:sz="4" w:space="0" w:color="auto"/>
            </w:tcBorders>
            <w:hideMark/>
          </w:tcPr>
          <w:p w14:paraId="398B4C78" w14:textId="7833D6B0" w:rsidR="00CB0D27" w:rsidRDefault="000B68BD" w:rsidP="00514E3C">
            <w:pPr>
              <w:numPr>
                <w:ilvl w:val="12"/>
                <w:numId w:val="0"/>
              </w:numPr>
              <w:spacing w:line="360" w:lineRule="auto"/>
              <w:rPr>
                <w:sz w:val="20"/>
                <w:szCs w:val="20"/>
              </w:rPr>
            </w:pPr>
            <w:r>
              <w:rPr>
                <w:sz w:val="20"/>
                <w:szCs w:val="20"/>
              </w:rPr>
              <w:t>Permite calcular los datos entrados y se guardan en la base de datos, debe mostrar una tabla los datos entrados y el resultado de dicho calculo</w:t>
            </w:r>
          </w:p>
        </w:tc>
        <w:tc>
          <w:tcPr>
            <w:tcW w:w="3252" w:type="dxa"/>
            <w:tcBorders>
              <w:top w:val="single" w:sz="4" w:space="0" w:color="auto"/>
              <w:left w:val="single" w:sz="4" w:space="0" w:color="auto"/>
              <w:bottom w:val="single" w:sz="4" w:space="0" w:color="auto"/>
              <w:right w:val="single" w:sz="4" w:space="0" w:color="auto"/>
            </w:tcBorders>
            <w:shd w:val="clear" w:color="auto" w:fill="auto"/>
            <w:hideMark/>
          </w:tcPr>
          <w:p w14:paraId="30015E1A" w14:textId="01A83730" w:rsidR="00CB0D27" w:rsidRDefault="00CB0D27" w:rsidP="00514E3C">
            <w:pPr>
              <w:numPr>
                <w:ilvl w:val="12"/>
                <w:numId w:val="0"/>
              </w:numPr>
              <w:spacing w:line="360" w:lineRule="auto"/>
              <w:rPr>
                <w:sz w:val="20"/>
                <w:szCs w:val="20"/>
              </w:rPr>
            </w:pPr>
            <w:r>
              <w:rPr>
                <w:sz w:val="20"/>
                <w:szCs w:val="20"/>
              </w:rPr>
              <w:t xml:space="preserve">Se </w:t>
            </w:r>
            <w:r w:rsidR="000B68BD">
              <w:rPr>
                <w:sz w:val="20"/>
                <w:szCs w:val="20"/>
              </w:rPr>
              <w:t>calcula y se guardan los datos</w:t>
            </w:r>
          </w:p>
        </w:tc>
      </w:tr>
      <w:tr w:rsidR="00CB0D27" w14:paraId="2F620EE8"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418FD83C" w14:textId="0C587D40" w:rsidR="00CB0D27" w:rsidRDefault="000B68BD" w:rsidP="00514E3C">
            <w:pPr>
              <w:numPr>
                <w:ilvl w:val="12"/>
                <w:numId w:val="0"/>
              </w:numPr>
              <w:spacing w:line="360" w:lineRule="auto"/>
              <w:rPr>
                <w:sz w:val="20"/>
                <w:szCs w:val="20"/>
              </w:rPr>
            </w:pPr>
            <w:r>
              <w:rPr>
                <w:sz w:val="20"/>
                <w:szCs w:val="20"/>
              </w:rPr>
              <w:t>Un dato incorrecto</w:t>
            </w:r>
          </w:p>
        </w:tc>
        <w:tc>
          <w:tcPr>
            <w:tcW w:w="2970" w:type="dxa"/>
            <w:tcBorders>
              <w:top w:val="single" w:sz="4" w:space="0" w:color="auto"/>
              <w:left w:val="single" w:sz="4" w:space="0" w:color="auto"/>
              <w:bottom w:val="single" w:sz="4" w:space="0" w:color="auto"/>
              <w:right w:val="single" w:sz="4" w:space="0" w:color="auto"/>
            </w:tcBorders>
            <w:hideMark/>
          </w:tcPr>
          <w:p w14:paraId="46675674" w14:textId="3553D389" w:rsidR="00CB0D27" w:rsidRDefault="00CB0D27" w:rsidP="00514E3C">
            <w:pPr>
              <w:numPr>
                <w:ilvl w:val="12"/>
                <w:numId w:val="0"/>
              </w:numPr>
              <w:spacing w:line="360" w:lineRule="auto"/>
              <w:rPr>
                <w:sz w:val="20"/>
                <w:szCs w:val="20"/>
              </w:rPr>
            </w:pPr>
            <w:r>
              <w:rPr>
                <w:sz w:val="20"/>
                <w:szCs w:val="20"/>
              </w:rPr>
              <w:t xml:space="preserve">Se notifica al usuario del </w:t>
            </w:r>
            <w:r w:rsidR="000B68BD">
              <w:rPr>
                <w:sz w:val="20"/>
                <w:szCs w:val="20"/>
              </w:rPr>
              <w:t xml:space="preserve">dato </w:t>
            </w:r>
            <w:proofErr w:type="gramStart"/>
            <w:r w:rsidR="000B68BD">
              <w:rPr>
                <w:sz w:val="20"/>
                <w:szCs w:val="20"/>
              </w:rPr>
              <w:t xml:space="preserve">que </w:t>
            </w:r>
            <w:r>
              <w:rPr>
                <w:sz w:val="20"/>
                <w:szCs w:val="20"/>
              </w:rPr>
              <w:t xml:space="preserve"> es</w:t>
            </w:r>
            <w:proofErr w:type="gramEnd"/>
            <w:r>
              <w:rPr>
                <w:sz w:val="20"/>
                <w:szCs w:val="20"/>
              </w:rPr>
              <w:t xml:space="preserve"> incorrect</w:t>
            </w:r>
            <w:r w:rsidR="000B68BD">
              <w:rPr>
                <w:sz w:val="20"/>
                <w:szCs w:val="20"/>
              </w:rPr>
              <w:t>o</w:t>
            </w:r>
          </w:p>
        </w:tc>
        <w:tc>
          <w:tcPr>
            <w:tcW w:w="3252" w:type="dxa"/>
            <w:tcBorders>
              <w:top w:val="single" w:sz="4" w:space="0" w:color="auto"/>
              <w:left w:val="single" w:sz="4" w:space="0" w:color="auto"/>
              <w:bottom w:val="single" w:sz="4" w:space="0" w:color="auto"/>
              <w:right w:val="single" w:sz="4" w:space="0" w:color="auto"/>
            </w:tcBorders>
            <w:hideMark/>
          </w:tcPr>
          <w:p w14:paraId="056C861F" w14:textId="42E5B6F2" w:rsidR="00CB0D27" w:rsidRDefault="00CB0D27" w:rsidP="00514E3C">
            <w:pPr>
              <w:numPr>
                <w:ilvl w:val="12"/>
                <w:numId w:val="0"/>
              </w:numPr>
              <w:spacing w:line="360" w:lineRule="auto"/>
              <w:rPr>
                <w:sz w:val="20"/>
                <w:szCs w:val="20"/>
              </w:rPr>
            </w:pPr>
            <w:r>
              <w:rPr>
                <w:sz w:val="20"/>
                <w:szCs w:val="20"/>
              </w:rPr>
              <w:t xml:space="preserve">Se trata de </w:t>
            </w:r>
            <w:r w:rsidR="000B68BD">
              <w:rPr>
                <w:sz w:val="20"/>
                <w:szCs w:val="20"/>
              </w:rPr>
              <w:t xml:space="preserve">calcular datos </w:t>
            </w:r>
            <w:r>
              <w:rPr>
                <w:sz w:val="20"/>
                <w:szCs w:val="20"/>
              </w:rPr>
              <w:t>erróneos</w:t>
            </w:r>
          </w:p>
        </w:tc>
      </w:tr>
      <w:bookmarkEnd w:id="56"/>
    </w:tbl>
    <w:p w14:paraId="6FFE8926" w14:textId="77777777" w:rsidR="00B01E9A" w:rsidRPr="00CB0D27" w:rsidRDefault="00B01E9A" w:rsidP="00DE3FF8">
      <w:pPr>
        <w:rPr>
          <w:lang w:val="es-CU"/>
        </w:rPr>
      </w:pPr>
    </w:p>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78" w:name="_Toc176513945"/>
      <w:r w:rsidRPr="00D960F5">
        <w:lastRenderedPageBreak/>
        <w:t>Referencias Bibliográficas</w:t>
      </w:r>
      <w:bookmarkEnd w:id="78"/>
    </w:p>
    <w:bookmarkStart w:id="79" w:name="_Hlk176951345"/>
    <w:p w14:paraId="3578B1DA" w14:textId="77777777" w:rsidR="004F73F7" w:rsidRPr="004F73F7" w:rsidRDefault="006C05C3" w:rsidP="004F73F7">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4F73F7" w:rsidRPr="004F73F7">
        <w:t xml:space="preserve">Astigarraga, J., &amp; Cruz-Alonso, V. (2022). ¡ Se puede entender cómo funcionan Git y GitHub! </w:t>
      </w:r>
      <w:r w:rsidR="004F73F7" w:rsidRPr="004F73F7">
        <w:rPr>
          <w:i/>
          <w:iCs/>
        </w:rPr>
        <w:t>Ecosistemas</w:t>
      </w:r>
      <w:r w:rsidR="004F73F7" w:rsidRPr="004F73F7">
        <w:t xml:space="preserve">, </w:t>
      </w:r>
      <w:r w:rsidR="004F73F7" w:rsidRPr="004F73F7">
        <w:rPr>
          <w:i/>
          <w:iCs/>
        </w:rPr>
        <w:t>31</w:t>
      </w:r>
      <w:r w:rsidR="004F73F7" w:rsidRPr="004F73F7">
        <w:t>(1), 2332-2332.</w:t>
      </w:r>
    </w:p>
    <w:p w14:paraId="724BBA94" w14:textId="77777777" w:rsidR="004F73F7" w:rsidRPr="004F73F7" w:rsidRDefault="004F73F7" w:rsidP="004F73F7">
      <w:pPr>
        <w:pStyle w:val="Bibliografa"/>
      </w:pPr>
      <w:r w:rsidRPr="004F73F7">
        <w:t xml:space="preserve">Briones Montoya, V. M., Lynch Santillán, J. E., &amp; Saltos Andrade, I. M. (2020). </w:t>
      </w:r>
      <w:r w:rsidRPr="004F73F7">
        <w:rPr>
          <w:i/>
          <w:iCs/>
        </w:rPr>
        <w:t>Evaluación de alternativas para la protección costera frente a procesos erosivos utilizando MIKE 21. Caso de estudio: Libertador Bolívar</w:t>
      </w:r>
      <w:r w:rsidRPr="004F73F7">
        <w:t>. ESPOL. FIMCM.</w:t>
      </w:r>
    </w:p>
    <w:p w14:paraId="5E41BD6B" w14:textId="77777777" w:rsidR="004F73F7" w:rsidRPr="004F73F7" w:rsidRDefault="004F73F7" w:rsidP="004F73F7">
      <w:pPr>
        <w:pStyle w:val="Bibliografa"/>
      </w:pPr>
      <w:r w:rsidRPr="004F73F7">
        <w:t xml:space="preserve">Casado Vara, R. C. (2019). </w:t>
      </w:r>
      <w:r w:rsidRPr="004F73F7">
        <w:rPr>
          <w:i/>
          <w:iCs/>
        </w:rPr>
        <w:t>Introducción a HTML</w:t>
      </w:r>
      <w:r w:rsidRPr="004F73F7">
        <w:t>.</w:t>
      </w:r>
    </w:p>
    <w:p w14:paraId="1B0CA33D" w14:textId="77777777" w:rsidR="004F73F7" w:rsidRPr="004F73F7" w:rsidRDefault="004F73F7" w:rsidP="004F73F7">
      <w:pPr>
        <w:pStyle w:val="Bibliografa"/>
      </w:pPr>
      <w:r w:rsidRPr="004F73F7">
        <w:t xml:space="preserve">Ceron Galindo, J. M. (2019). </w:t>
      </w:r>
      <w:r w:rsidRPr="004F73F7">
        <w:rPr>
          <w:i/>
          <w:iCs/>
        </w:rPr>
        <w:t>React js: La nueva tendencia en aplicaciones web, enfocadas en el control dinámico de datos</w:t>
      </w:r>
      <w:r w:rsidRPr="004F73F7">
        <w:t>.</w:t>
      </w:r>
    </w:p>
    <w:p w14:paraId="4EDF2E2E" w14:textId="77777777" w:rsidR="004F73F7" w:rsidRPr="004F73F7" w:rsidRDefault="004F73F7" w:rsidP="004F73F7">
      <w:pPr>
        <w:pStyle w:val="Bibliografa"/>
      </w:pPr>
      <w:r w:rsidRPr="004F73F7">
        <w:t xml:space="preserve">Córdova-López, L. F., &amp; Torres-Hugues, R. (2011). Modelo matemático para la determinación del transporte longitudinal para playas del Caribe. </w:t>
      </w:r>
      <w:r w:rsidRPr="004F73F7">
        <w:rPr>
          <w:i/>
          <w:iCs/>
        </w:rPr>
        <w:t>Tecnología y ciencias del agua</w:t>
      </w:r>
      <w:r w:rsidRPr="004F73F7">
        <w:t xml:space="preserve">, </w:t>
      </w:r>
      <w:r w:rsidRPr="004F73F7">
        <w:rPr>
          <w:i/>
          <w:iCs/>
        </w:rPr>
        <w:t>2</w:t>
      </w:r>
      <w:r w:rsidRPr="004F73F7">
        <w:t>(3), 127-140.</w:t>
      </w:r>
    </w:p>
    <w:p w14:paraId="62FB7E70" w14:textId="77777777" w:rsidR="004F73F7" w:rsidRPr="004F73F7" w:rsidRDefault="004F73F7" w:rsidP="004F73F7">
      <w:pPr>
        <w:pStyle w:val="Bibliografa"/>
      </w:pPr>
      <w:r w:rsidRPr="004F73F7">
        <w:rPr>
          <w:i/>
          <w:iCs/>
        </w:rPr>
        <w:t>Cubadebate</w:t>
      </w:r>
      <w:r w:rsidRPr="004F73F7">
        <w:t>. (s. f.-a). Recuperado 7 de enero de 2024, de http://www.cubadebate.cu/noticias/2018/12/16/tarea-vida-a-debate-en-la-asamblea-nacional-cuba-ante-las-realidades-del-cambio-climatico/</w:t>
      </w:r>
    </w:p>
    <w:p w14:paraId="652E85D2" w14:textId="77777777" w:rsidR="004F73F7" w:rsidRPr="004F73F7" w:rsidRDefault="004F73F7" w:rsidP="004F73F7">
      <w:pPr>
        <w:pStyle w:val="Bibliografa"/>
      </w:pPr>
      <w:r w:rsidRPr="004F73F7">
        <w:rPr>
          <w:i/>
          <w:iCs/>
        </w:rPr>
        <w:t>Cubadebate</w:t>
      </w:r>
      <w:r w:rsidRPr="004F73F7">
        <w:t>. (s. f.-b). Recuperado 7 de enero de 2024, de http://www.cubadebate.cu/noticias/2023/07/18/tarea-vida-en-la-mira-de-los-diputados-hay-una-transicion-en-el-clima-de-cuba/</w:t>
      </w:r>
    </w:p>
    <w:p w14:paraId="44D0C226" w14:textId="77777777" w:rsidR="004F73F7" w:rsidRPr="004F73F7" w:rsidRDefault="004F73F7" w:rsidP="004F73F7">
      <w:pPr>
        <w:pStyle w:val="Bibliografa"/>
      </w:pPr>
      <w:r w:rsidRPr="004F73F7">
        <w:t xml:space="preserve">De Arma-Hernández, A., &amp; Sablón-Fernández, L. E. (2019). Aplicación web para la gestión de la información especializada en Geociencia. </w:t>
      </w:r>
      <w:r w:rsidRPr="004F73F7">
        <w:rPr>
          <w:i/>
          <w:iCs/>
        </w:rPr>
        <w:t>Ciencia &amp; Futuro</w:t>
      </w:r>
      <w:r w:rsidRPr="004F73F7">
        <w:t xml:space="preserve">, </w:t>
      </w:r>
      <w:r w:rsidRPr="004F73F7">
        <w:rPr>
          <w:i/>
          <w:iCs/>
        </w:rPr>
        <w:t>9</w:t>
      </w:r>
      <w:r w:rsidRPr="004F73F7">
        <w:t>(2), 106-127.</w:t>
      </w:r>
    </w:p>
    <w:p w14:paraId="17B5051F" w14:textId="77777777" w:rsidR="004F73F7" w:rsidRPr="004F73F7" w:rsidRDefault="004F73F7" w:rsidP="004F73F7">
      <w:pPr>
        <w:pStyle w:val="Bibliografa"/>
        <w:rPr>
          <w:lang w:val="en-US"/>
        </w:rPr>
      </w:pPr>
      <w:r w:rsidRPr="004F73F7">
        <w:lastRenderedPageBreak/>
        <w:t xml:space="preserve">Ekon, E. (2021, julio 28). </w:t>
      </w:r>
      <w:r w:rsidRPr="004F73F7">
        <w:rPr>
          <w:i/>
          <w:iCs/>
        </w:rPr>
        <w:t>¿Qué es un sistema de gestión y para qué sirve?</w:t>
      </w:r>
      <w:r w:rsidRPr="004F73F7">
        <w:t xml:space="preserve"> </w:t>
      </w:r>
      <w:r w:rsidRPr="004F73F7">
        <w:rPr>
          <w:lang w:val="en-US"/>
        </w:rPr>
        <w:t>Ekon. https://www.ekon.es/blog/sistemas-de-gestion-integral-para-el-funcionamiento-optimo-de-la-empresa/</w:t>
      </w:r>
    </w:p>
    <w:p w14:paraId="16923D85" w14:textId="77777777" w:rsidR="004F73F7" w:rsidRPr="004F73F7" w:rsidRDefault="004F73F7" w:rsidP="004F73F7">
      <w:pPr>
        <w:pStyle w:val="Bibliografa"/>
      </w:pPr>
      <w:r w:rsidRPr="004F73F7">
        <w:t xml:space="preserve">Funcionalidad. (2015, junio 7). </w:t>
      </w:r>
      <w:r w:rsidRPr="004F73F7">
        <w:rPr>
          <w:i/>
          <w:iCs/>
        </w:rPr>
        <w:t>gestion de la calidad del software - norma iso-9126</w:t>
      </w:r>
      <w:r w:rsidRPr="004F73F7">
        <w:t>. https://diplomadogestioncalidadsoftware2015.wordpress.com/norma-iso-9126/calidad-interna-y-externa/funcionalidad/</w:t>
      </w:r>
    </w:p>
    <w:p w14:paraId="034EE732" w14:textId="77777777" w:rsidR="004F73F7" w:rsidRPr="004F73F7" w:rsidRDefault="004F73F7" w:rsidP="004F73F7">
      <w:pPr>
        <w:pStyle w:val="Bibliografa"/>
      </w:pPr>
      <w:r w:rsidRPr="004F73F7">
        <w:rPr>
          <w:i/>
          <w:iCs/>
        </w:rPr>
        <w:t>GEOCUBA - EcuRed</w:t>
      </w:r>
      <w:r w:rsidRPr="004F73F7">
        <w:t>. (s. f.). Recuperado 9 de enero de 2024, de https://www.ecured.cu/GEOCUBA</w:t>
      </w:r>
    </w:p>
    <w:p w14:paraId="05080E68" w14:textId="77777777" w:rsidR="004F73F7" w:rsidRPr="004F73F7" w:rsidRDefault="004F73F7" w:rsidP="004F73F7">
      <w:pPr>
        <w:pStyle w:val="Bibliografa"/>
      </w:pPr>
      <w:r w:rsidRPr="004F73F7">
        <w:rPr>
          <w:i/>
          <w:iCs/>
        </w:rPr>
        <w:t>Herramientas informáticas—EcuRed</w:t>
      </w:r>
      <w:r w:rsidRPr="004F73F7">
        <w:t>. (s. f.). Recuperado 7 de enero de 2024, de https://www.ecured.cu/Herramientas_inform%C3%A1ticas</w:t>
      </w:r>
    </w:p>
    <w:p w14:paraId="211D69D4" w14:textId="77777777" w:rsidR="004F73F7" w:rsidRPr="004F73F7" w:rsidRDefault="004F73F7" w:rsidP="004F73F7">
      <w:pPr>
        <w:pStyle w:val="Bibliografa"/>
      </w:pPr>
      <w:r w:rsidRPr="004F73F7">
        <w:t xml:space="preserve">Hugues, R. T., &amp; López, L. C. (2010). Método para la estimación del transporte longitudinal de sedimentos en playas de arena. </w:t>
      </w:r>
      <w:r w:rsidRPr="004F73F7">
        <w:rPr>
          <w:i/>
          <w:iCs/>
        </w:rPr>
        <w:t>Revista Cubana de Ingeniería</w:t>
      </w:r>
      <w:r w:rsidRPr="004F73F7">
        <w:t xml:space="preserve">, </w:t>
      </w:r>
      <w:r w:rsidRPr="004F73F7">
        <w:rPr>
          <w:i/>
          <w:iCs/>
        </w:rPr>
        <w:t>1</w:t>
      </w:r>
      <w:r w:rsidRPr="004F73F7">
        <w:t>(1), 41-47.</w:t>
      </w:r>
    </w:p>
    <w:p w14:paraId="00719D69" w14:textId="77777777" w:rsidR="004F73F7" w:rsidRPr="004F73F7" w:rsidRDefault="004F73F7" w:rsidP="004F73F7">
      <w:pPr>
        <w:pStyle w:val="Bibliografa"/>
      </w:pPr>
      <w:r w:rsidRPr="004F73F7">
        <w:t xml:space="preserve">Medina, N. M. C. (s. f.). </w:t>
      </w:r>
      <w:r w:rsidRPr="004F73F7">
        <w:rPr>
          <w:i/>
          <w:iCs/>
        </w:rPr>
        <w:t>EL CAMBIO CLIMÁTICO Y SUS EFECTOS SOBRE LA SALUD HUMANA</w:t>
      </w:r>
      <w:r w:rsidRPr="004F73F7">
        <w:t>.</w:t>
      </w:r>
    </w:p>
    <w:p w14:paraId="21B0809A" w14:textId="77777777" w:rsidR="004F73F7" w:rsidRPr="004F73F7" w:rsidRDefault="004F73F7" w:rsidP="004F73F7">
      <w:pPr>
        <w:pStyle w:val="Bibliografa"/>
      </w:pPr>
      <w:r w:rsidRPr="004F73F7">
        <w:t xml:space="preserve">Meza Sandoval, J. J., &amp; Valverde Llanos, A. E. (s. f.). </w:t>
      </w:r>
      <w:r w:rsidRPr="004F73F7">
        <w:rPr>
          <w:i/>
          <w:iCs/>
        </w:rPr>
        <w:t>Propuesta de diseño de rompeolas como protección de la costa contra la erosión por efecto del oleaje en la playa La Herradura</w:t>
      </w:r>
      <w:r w:rsidRPr="004F73F7">
        <w:t>.</w:t>
      </w:r>
    </w:p>
    <w:p w14:paraId="0B425FAA" w14:textId="77777777" w:rsidR="004F73F7" w:rsidRPr="004F73F7" w:rsidRDefault="004F73F7" w:rsidP="004F73F7">
      <w:pPr>
        <w:pStyle w:val="Bibliografa"/>
      </w:pPr>
      <w:r w:rsidRPr="004F73F7">
        <w:rPr>
          <w:i/>
          <w:iCs/>
          <w:lang w:val="en-US"/>
        </w:rPr>
        <w:t>MIKE 21/3 Sand Transport</w:t>
      </w:r>
      <w:r w:rsidRPr="004F73F7">
        <w:rPr>
          <w:lang w:val="en-US"/>
        </w:rPr>
        <w:t xml:space="preserve">. (s. f.). </w:t>
      </w:r>
      <w:r w:rsidRPr="004F73F7">
        <w:t>Recuperado 7 de febrero de 2024, de https://www.mikepoweredbydhi.com/products/mike-21/Sediments/sand-transport</w:t>
      </w:r>
    </w:p>
    <w:p w14:paraId="0C5CBD93" w14:textId="77777777" w:rsidR="004F73F7" w:rsidRPr="004F73F7" w:rsidRDefault="004F73F7" w:rsidP="004F73F7">
      <w:pPr>
        <w:pStyle w:val="Bibliografa"/>
      </w:pPr>
      <w:r w:rsidRPr="004F73F7">
        <w:t xml:space="preserve">Monción Rodríguez, C. L. (2023). </w:t>
      </w:r>
      <w:r w:rsidRPr="004F73F7">
        <w:rPr>
          <w:i/>
          <w:iCs/>
        </w:rPr>
        <w:t>Diseño e implementación de una plataforma y API para la enseñanza de la tecnología REST</w:t>
      </w:r>
      <w:r w:rsidRPr="004F73F7">
        <w:t>.</w:t>
      </w:r>
    </w:p>
    <w:p w14:paraId="5CE16873" w14:textId="77777777" w:rsidR="004F73F7" w:rsidRPr="004F73F7" w:rsidRDefault="004F73F7" w:rsidP="004F73F7">
      <w:pPr>
        <w:pStyle w:val="Bibliografa"/>
      </w:pPr>
      <w:r w:rsidRPr="004F73F7">
        <w:rPr>
          <w:lang w:val="en-US"/>
        </w:rPr>
        <w:lastRenderedPageBreak/>
        <w:t xml:space="preserve">Myers, G. J., Sandler, C., &amp; Badgett, T. (2011). </w:t>
      </w:r>
      <w:r w:rsidRPr="004F73F7">
        <w:rPr>
          <w:i/>
          <w:iCs/>
          <w:lang w:val="en-US"/>
        </w:rPr>
        <w:t>The art of software testing</w:t>
      </w:r>
      <w:r w:rsidRPr="004F73F7">
        <w:rPr>
          <w:lang w:val="en-US"/>
        </w:rPr>
        <w:t xml:space="preserve">. </w:t>
      </w:r>
      <w:r w:rsidRPr="004F73F7">
        <w:t>John Wiley &amp; Sons.</w:t>
      </w:r>
    </w:p>
    <w:p w14:paraId="4E70D885" w14:textId="77777777" w:rsidR="004F73F7" w:rsidRPr="004F73F7" w:rsidRDefault="004F73F7" w:rsidP="004F73F7">
      <w:pPr>
        <w:pStyle w:val="Bibliografa"/>
      </w:pPr>
      <w:r w:rsidRPr="004F73F7">
        <w:rPr>
          <w:i/>
          <w:iCs/>
        </w:rPr>
        <w:t>Nueva norma legal por la preservación de las costas cubanas—Juventud Rebelde—Diario de la juventud cubana</w:t>
      </w:r>
      <w:r w:rsidRPr="004F73F7">
        <w:t>. (s. f.). Recuperado 15 de abril de 2024, de https://www.juventudrebelde.cu/ciencia-tecnica/2023-12-07/acertada-interrelacion-entre-las-entidades-y-rigor-en-el-control-contribuiran-al-exito-de-la-nueva-norma-legal-relativa-a-las-costas-cubanas</w:t>
      </w:r>
    </w:p>
    <w:p w14:paraId="5A2F50DD" w14:textId="77777777" w:rsidR="004F73F7" w:rsidRPr="004F73F7" w:rsidRDefault="004F73F7" w:rsidP="004F73F7">
      <w:pPr>
        <w:pStyle w:val="Bibliografa"/>
      </w:pPr>
      <w:r w:rsidRPr="004F73F7">
        <w:t xml:space="preserve">Pérez, J. E. (2019). </w:t>
      </w:r>
      <w:r w:rsidRPr="004F73F7">
        <w:rPr>
          <w:i/>
          <w:iCs/>
        </w:rPr>
        <w:t>Introduccion a JavaScript</w:t>
      </w:r>
      <w:r w:rsidRPr="004F73F7">
        <w:t>.</w:t>
      </w:r>
    </w:p>
    <w:p w14:paraId="643E135D" w14:textId="77777777" w:rsidR="004F73F7" w:rsidRPr="004F73F7" w:rsidRDefault="004F73F7" w:rsidP="004F73F7">
      <w:pPr>
        <w:pStyle w:val="Bibliografa"/>
      </w:pPr>
      <w:r w:rsidRPr="004F73F7">
        <w:rPr>
          <w:i/>
          <w:iCs/>
        </w:rPr>
        <w:t>Programación Extrema—PDF Descargar libre</w:t>
      </w:r>
      <w:r w:rsidRPr="004F73F7">
        <w:t>. (s. f.). Recuperado 7 de enero de 2024, de https://docplayer.es/1647643-Programacion-extrema.html</w:t>
      </w:r>
    </w:p>
    <w:p w14:paraId="3C79B1E6" w14:textId="77777777" w:rsidR="004F73F7" w:rsidRPr="004F73F7" w:rsidRDefault="004F73F7" w:rsidP="004F73F7">
      <w:pPr>
        <w:pStyle w:val="Bibliografa"/>
      </w:pPr>
      <w:r w:rsidRPr="004F73F7">
        <w:rPr>
          <w:i/>
          <w:iCs/>
        </w:rPr>
        <w:t>Pruebas de Software: Historia y Evolución</w:t>
      </w:r>
      <w:r w:rsidRPr="004F73F7">
        <w:t>. (s. f.). Recuperado 26 de junio de 2024, de https://www.fyccorp.com/articulo-pruebas-de-software:-historia-y-evolucion</w:t>
      </w:r>
    </w:p>
    <w:p w14:paraId="23AA999A" w14:textId="77777777" w:rsidR="004F73F7" w:rsidRPr="004F73F7" w:rsidRDefault="004F73F7" w:rsidP="004F73F7">
      <w:pPr>
        <w:pStyle w:val="Bibliografa"/>
      </w:pPr>
      <w:r w:rsidRPr="004F73F7">
        <w:rPr>
          <w:i/>
          <w:iCs/>
        </w:rPr>
        <w:t>Qué es Visual Studio Code y qué ventajas ofrece</w:t>
      </w:r>
      <w:r w:rsidRPr="004F73F7">
        <w:t>. (2022, julio 22). OpenWebinars.net. https://openwebinars.net/blog/que-es-visual-studio-code-y-que-ventajas-ofrece/</w:t>
      </w:r>
    </w:p>
    <w:p w14:paraId="62D362A3" w14:textId="77777777" w:rsidR="004F73F7" w:rsidRPr="004F73F7" w:rsidRDefault="004F73F7" w:rsidP="004F73F7">
      <w:pPr>
        <w:pStyle w:val="Bibliografa"/>
      </w:pPr>
      <w:r w:rsidRPr="004F73F7">
        <w:rPr>
          <w:i/>
          <w:iCs/>
        </w:rPr>
        <w:t>¿Qué son los Servicios Web (Web Services)? – Jorge Ocampos</w:t>
      </w:r>
      <w:r w:rsidRPr="004F73F7">
        <w:t>. (s. f.). Recuperado 6 de septiembre de 2024, de https://jorgeocampos.blog/2023/12/18/servicios-web/</w:t>
      </w:r>
    </w:p>
    <w:p w14:paraId="627C022C" w14:textId="77777777" w:rsidR="004F73F7" w:rsidRPr="004F73F7" w:rsidRDefault="004F73F7" w:rsidP="004F73F7">
      <w:pPr>
        <w:pStyle w:val="Bibliografa"/>
      </w:pPr>
      <w:r w:rsidRPr="004F73F7">
        <w:t xml:space="preserve">Romero García, W. R. (2022). </w:t>
      </w:r>
      <w:r w:rsidRPr="004F73F7">
        <w:rPr>
          <w:i/>
          <w:iCs/>
        </w:rPr>
        <w:t>Análisis comparativo de los lenguajes de programación NODE JS y asp. Net para un sistema de registro de la “farmacia tu ahorro” en la ciudad de Babahoyo.</w:t>
      </w:r>
      <w:r w:rsidRPr="004F73F7">
        <w:t xml:space="preserve"> Babahoyo: UTB-FAFI. 2022.</w:t>
      </w:r>
    </w:p>
    <w:p w14:paraId="4A6C2E98" w14:textId="77777777" w:rsidR="004F73F7" w:rsidRPr="004F73F7" w:rsidRDefault="004F73F7" w:rsidP="004F73F7">
      <w:pPr>
        <w:pStyle w:val="Bibliografa"/>
      </w:pPr>
      <w:r w:rsidRPr="004F73F7">
        <w:rPr>
          <w:i/>
          <w:iCs/>
        </w:rPr>
        <w:lastRenderedPageBreak/>
        <w:t>Sistema de Gestión: Qué es y por qué es tan importante</w:t>
      </w:r>
      <w:r w:rsidRPr="004F73F7">
        <w:t>. (s. f.). Recuperado 22 de abril de 2024, de https://www.unifikas.com/es/noticias/sistema-de-gestion-que-es-y-por-que-es-tan-importante</w:t>
      </w:r>
    </w:p>
    <w:p w14:paraId="33446A8A" w14:textId="77777777" w:rsidR="004F73F7" w:rsidRPr="004F73F7" w:rsidRDefault="004F73F7" w:rsidP="004F73F7">
      <w:pPr>
        <w:pStyle w:val="Bibliografa"/>
      </w:pPr>
      <w:r w:rsidRPr="004F73F7">
        <w:rPr>
          <w:i/>
          <w:iCs/>
        </w:rPr>
        <w:t>Tecnología—Concepto, tipos, ejemplos, evolución, características</w:t>
      </w:r>
      <w:r w:rsidRPr="004F73F7">
        <w:t>. (s. f.). Recuperado 7 de enero de 2024, de https://concepto.de/tecnologia/#ixzz8O8i9AU6q</w:t>
      </w:r>
    </w:p>
    <w:p w14:paraId="62B80A7F" w14:textId="77777777" w:rsidR="004F73F7" w:rsidRPr="004F73F7" w:rsidRDefault="004F73F7" w:rsidP="004F73F7">
      <w:pPr>
        <w:pStyle w:val="Bibliografa"/>
      </w:pPr>
      <w:r w:rsidRPr="004F73F7">
        <w:t xml:space="preserve">Velepucha, V., Flores, P., &amp; Torres, J. (2019). MOMMIV: Modelo para descomposición de una arquitectura monolítica hacia una arquitectura de microservicios bajo el Principio de Ocultación de Información. </w:t>
      </w:r>
      <w:r w:rsidRPr="004F73F7">
        <w:rPr>
          <w:i/>
          <w:iCs/>
        </w:rPr>
        <w:t>Revista Ibérica de Sistemas e Tecnologias de Informação</w:t>
      </w:r>
      <w:r w:rsidRPr="004F73F7">
        <w:t xml:space="preserve">, </w:t>
      </w:r>
      <w:r w:rsidRPr="004F73F7">
        <w:rPr>
          <w:i/>
          <w:iCs/>
        </w:rPr>
        <w:t>E17</w:t>
      </w:r>
      <w:r w:rsidRPr="004F73F7">
        <w:t>, 1000-1009.</w:t>
      </w:r>
    </w:p>
    <w:p w14:paraId="49778639" w14:textId="77777777" w:rsidR="004F73F7" w:rsidRPr="004F73F7" w:rsidRDefault="004F73F7" w:rsidP="004F73F7">
      <w:pPr>
        <w:pStyle w:val="Bibliografa"/>
      </w:pPr>
      <w:r w:rsidRPr="004F73F7">
        <w:t xml:space="preserve">Vidal Domínguez, M. (2021). </w:t>
      </w:r>
      <w:r w:rsidRPr="004F73F7">
        <w:rPr>
          <w:i/>
          <w:iCs/>
        </w:rPr>
        <w:t>Desarrollo de una app multiplataforma para la generación y almacenamiento de contraseñas seguras</w:t>
      </w:r>
      <w:r w:rsidRPr="004F73F7">
        <w:t>. Universitat Politècnica de València.</w:t>
      </w:r>
    </w:p>
    <w:p w14:paraId="09651B9E" w14:textId="77777777" w:rsidR="004F73F7" w:rsidRPr="004F73F7" w:rsidRDefault="004F73F7" w:rsidP="004F73F7">
      <w:pPr>
        <w:pStyle w:val="Bibliografa"/>
      </w:pPr>
      <w:r w:rsidRPr="004F73F7">
        <w:t xml:space="preserve">Westreicher, G. (2020, agosto 7). </w:t>
      </w:r>
      <w:r w:rsidRPr="004F73F7">
        <w:rPr>
          <w:i/>
          <w:iCs/>
        </w:rPr>
        <w:t>¿Qué es la gestión? Para qué sirve, pasos a seguir y tipos</w:t>
      </w:r>
      <w:r w:rsidRPr="004F73F7">
        <w:t>. Economipedia. https://economipedia.com/definiciones/gestion.html</w:t>
      </w:r>
    </w:p>
    <w:p w14:paraId="27A8B42F" w14:textId="6419E0DE"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bookmarkEnd w:id="79"/>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ionis" w:date="2024-12-10T06:31:00Z" w:initials="D">
    <w:p w14:paraId="5D4B1C42" w14:textId="66511DD5" w:rsidR="00A037B1" w:rsidRDefault="00A037B1">
      <w:pPr>
        <w:pStyle w:val="Textocomentario"/>
      </w:pPr>
      <w:r>
        <w:rPr>
          <w:rStyle w:val="Refdecomentario"/>
        </w:rPr>
        <w:annotationRef/>
      </w:r>
      <w:r>
        <w:t xml:space="preserve">Poner de forma simple un </w:t>
      </w:r>
      <w:proofErr w:type="gramStart"/>
      <w:r>
        <w:t>porque</w:t>
      </w:r>
      <w:proofErr w:type="gramEnd"/>
      <w:r>
        <w:t>.</w:t>
      </w:r>
    </w:p>
  </w:comment>
  <w:comment w:id="3" w:author="TitoCode" w:date="2024-12-16T08:37:00Z" w:initials="T">
    <w:p w14:paraId="1D62C75E" w14:textId="7284C151" w:rsidR="00F339F5" w:rsidRDefault="00F339F5">
      <w:pPr>
        <w:pStyle w:val="Textocomentario"/>
      </w:pPr>
      <w:r>
        <w:rPr>
          <w:rStyle w:val="Refdecomentario"/>
        </w:rPr>
        <w:annotationRef/>
      </w:r>
      <w:r>
        <w:t>Logrado</w:t>
      </w:r>
    </w:p>
  </w:comment>
  <w:comment w:id="4" w:author="TitoCode" w:date="2024-12-16T08:37:00Z" w:initials="T">
    <w:p w14:paraId="69F94472" w14:textId="1AC3CBB8" w:rsidR="00F339F5" w:rsidRDefault="00F339F5">
      <w:pPr>
        <w:pStyle w:val="Textocomentario"/>
      </w:pPr>
      <w:r>
        <w:rPr>
          <w:rStyle w:val="Refdecomentario"/>
        </w:rPr>
        <w:annotationRef/>
      </w:r>
    </w:p>
  </w:comment>
  <w:comment w:id="7" w:author="Dionis" w:date="2024-12-10T06:36:00Z" w:initials="D">
    <w:p w14:paraId="72AFD930" w14:textId="4C4D25A5" w:rsidR="00380AD5" w:rsidRDefault="00380AD5">
      <w:pPr>
        <w:pStyle w:val="Textocomentario"/>
      </w:pPr>
      <w:r>
        <w:rPr>
          <w:rStyle w:val="Refdecomentario"/>
        </w:rPr>
        <w:annotationRef/>
      </w:r>
      <w:r>
        <w:t xml:space="preserve">Poner </w:t>
      </w:r>
      <w:proofErr w:type="spellStart"/>
      <w:r>
        <w:t>Geocuba</w:t>
      </w:r>
      <w:proofErr w:type="spellEnd"/>
      <w:r>
        <w:t xml:space="preserve"> de una misma forma en todo el documento</w:t>
      </w:r>
    </w:p>
  </w:comment>
  <w:comment w:id="8" w:author="TitoCode" w:date="2024-12-16T09:19:00Z" w:initials="T">
    <w:p w14:paraId="7317E146" w14:textId="4F2E080F" w:rsidR="0090456B" w:rsidRDefault="0090456B">
      <w:pPr>
        <w:pStyle w:val="Textocomentario"/>
      </w:pPr>
      <w:r>
        <w:rPr>
          <w:rStyle w:val="Refdecomentario"/>
        </w:rPr>
        <w:annotationRef/>
      </w:r>
      <w:r>
        <w:t>Logrado</w:t>
      </w:r>
    </w:p>
  </w:comment>
  <w:comment w:id="9" w:author="Dionis" w:date="2024-12-10T06:37:00Z" w:initials="D">
    <w:p w14:paraId="4BA35995" w14:textId="54F724A7" w:rsidR="00950A12" w:rsidRDefault="00950A12">
      <w:pPr>
        <w:pStyle w:val="Textocomentario"/>
      </w:pPr>
      <w:r>
        <w:rPr>
          <w:rStyle w:val="Refdecomentario"/>
        </w:rPr>
        <w:annotationRef/>
      </w:r>
      <w:r>
        <w:t xml:space="preserve">Agregar referencias conceptuales al </w:t>
      </w:r>
      <w:proofErr w:type="spellStart"/>
      <w:r>
        <w:t>calculo</w:t>
      </w:r>
      <w:proofErr w:type="spellEnd"/>
      <w:r>
        <w:t xml:space="preserve"> de sedimentos con referencias.</w:t>
      </w:r>
    </w:p>
  </w:comment>
  <w:comment w:id="10" w:author="Dionis" w:date="2024-12-10T06:36:00Z" w:initials="D">
    <w:p w14:paraId="51FF566C" w14:textId="77777777" w:rsidR="00950A12" w:rsidRDefault="00950A12">
      <w:pPr>
        <w:pStyle w:val="Textocomentario"/>
      </w:pPr>
      <w:r>
        <w:rPr>
          <w:rStyle w:val="Refdecomentario"/>
        </w:rPr>
        <w:annotationRef/>
      </w:r>
      <w:r>
        <w:t xml:space="preserve">Referencia al </w:t>
      </w:r>
      <w:proofErr w:type="spellStart"/>
      <w:r>
        <w:t>articulo</w:t>
      </w:r>
      <w:proofErr w:type="spellEnd"/>
      <w:r>
        <w:t xml:space="preserve"> de la ecuación o poner a pie de </w:t>
      </w:r>
      <w:proofErr w:type="spellStart"/>
      <w:r>
        <w:t>pagina</w:t>
      </w:r>
      <w:proofErr w:type="spellEnd"/>
      <w:r>
        <w:t xml:space="preserve"> un enlace que indique la </w:t>
      </w:r>
      <w:proofErr w:type="spellStart"/>
      <w:r>
        <w:t>informacion</w:t>
      </w:r>
      <w:proofErr w:type="spellEnd"/>
      <w:r>
        <w:t>.</w:t>
      </w:r>
    </w:p>
    <w:p w14:paraId="5A16EF47" w14:textId="743E94F8" w:rsidR="00950A12" w:rsidRDefault="00950A12">
      <w:pPr>
        <w:pStyle w:val="Textocomentario"/>
      </w:pPr>
    </w:p>
  </w:comment>
  <w:comment w:id="11" w:author="Dionis" w:date="2024-12-10T06:38:00Z" w:initials="D">
    <w:p w14:paraId="6D2B099A" w14:textId="77777777" w:rsidR="00950A12" w:rsidRDefault="00950A12">
      <w:pPr>
        <w:pStyle w:val="Textocomentario"/>
      </w:pPr>
      <w:r>
        <w:rPr>
          <w:rStyle w:val="Refdecomentario"/>
        </w:rPr>
        <w:annotationRef/>
      </w:r>
      <w:r>
        <w:t xml:space="preserve">Aquí faltan los objetivos específicos, los métodos empleados en la investigación, la hipótesis. </w:t>
      </w:r>
    </w:p>
    <w:p w14:paraId="04CBA19C" w14:textId="77777777" w:rsidR="00950A12" w:rsidRDefault="00950A12">
      <w:pPr>
        <w:pStyle w:val="Textocomentario"/>
      </w:pPr>
    </w:p>
    <w:p w14:paraId="7C5C7095" w14:textId="3120E194" w:rsidR="00950A12" w:rsidRDefault="00950A12">
      <w:pPr>
        <w:pStyle w:val="Textocomentario"/>
      </w:pPr>
      <w:r>
        <w:t>REVISAR otras tesis.</w:t>
      </w:r>
    </w:p>
  </w:comment>
  <w:comment w:id="17" w:author="Dionis" w:date="2024-12-10T06:40:00Z" w:initials="D">
    <w:p w14:paraId="59162BBD" w14:textId="287D7FAE" w:rsidR="00026F9E" w:rsidRDefault="00026F9E">
      <w:pPr>
        <w:pStyle w:val="Textocomentario"/>
      </w:pPr>
      <w:r>
        <w:rPr>
          <w:rStyle w:val="Refdecomentario"/>
        </w:rPr>
        <w:annotationRef/>
      </w:r>
      <w:r>
        <w:t xml:space="preserve">Aquí creo que puedes hablar </w:t>
      </w:r>
      <w:proofErr w:type="spellStart"/>
      <w:r>
        <w:t>mas</w:t>
      </w:r>
      <w:proofErr w:type="spellEnd"/>
      <w:r>
        <w:t xml:space="preserve"> sobre las </w:t>
      </w:r>
      <w:proofErr w:type="spellStart"/>
      <w:r>
        <w:t>formulas</w:t>
      </w:r>
      <w:proofErr w:type="spellEnd"/>
      <w:r>
        <w:t xml:space="preserve"> que usaras para el </w:t>
      </w:r>
      <w:proofErr w:type="spellStart"/>
      <w:r>
        <w:t>calculo</w:t>
      </w:r>
      <w:proofErr w:type="spellEnd"/>
      <w:r>
        <w:t xml:space="preserve"> de sedimentos y sus referencias históricas y comparadas.</w:t>
      </w:r>
    </w:p>
  </w:comment>
  <w:comment w:id="20" w:author="Dionis" w:date="2024-12-10T06:38:00Z" w:initials="D">
    <w:p w14:paraId="711BE573" w14:textId="3BDDBDEB" w:rsidR="00026F9E" w:rsidRDefault="00026F9E">
      <w:pPr>
        <w:pStyle w:val="Textocomentario"/>
      </w:pPr>
      <w:r>
        <w:rPr>
          <w:rStyle w:val="Refdecomentario"/>
        </w:rPr>
        <w:annotationRef/>
      </w:r>
      <w:r>
        <w:t xml:space="preserve">Poner al pie de </w:t>
      </w:r>
      <w:proofErr w:type="spellStart"/>
      <w:r>
        <w:t>pagina</w:t>
      </w:r>
      <w:proofErr w:type="spellEnd"/>
      <w:r>
        <w:t xml:space="preserve"> la </w:t>
      </w:r>
      <w:proofErr w:type="spellStart"/>
      <w:r>
        <w:t>url</w:t>
      </w:r>
      <w:proofErr w:type="spellEnd"/>
      <w:r>
        <w:t xml:space="preserve"> a la </w:t>
      </w:r>
      <w:proofErr w:type="spellStart"/>
      <w:r>
        <w:t>pagina</w:t>
      </w:r>
      <w:proofErr w:type="spellEnd"/>
      <w:r>
        <w:t xml:space="preserve"> de la empresa, hacer </w:t>
      </w:r>
      <w:proofErr w:type="spellStart"/>
      <w:r>
        <w:t>asi</w:t>
      </w:r>
      <w:proofErr w:type="spellEnd"/>
      <w:r>
        <w:t xml:space="preserve"> con el resto.</w:t>
      </w:r>
    </w:p>
  </w:comment>
  <w:comment w:id="21" w:author="TitoCode" w:date="2024-12-16T09:17:00Z" w:initials="T">
    <w:p w14:paraId="07BE41C3" w14:textId="485E563F" w:rsidR="008A34E4" w:rsidRDefault="008A34E4">
      <w:pPr>
        <w:pStyle w:val="Textocomentario"/>
      </w:pPr>
      <w:r>
        <w:rPr>
          <w:rStyle w:val="Refdecomentario"/>
        </w:rPr>
        <w:annotationRef/>
      </w:r>
      <w:proofErr w:type="spellStart"/>
      <w:r>
        <w:t>logtado</w:t>
      </w:r>
      <w:proofErr w:type="spellEnd"/>
    </w:p>
  </w:comment>
  <w:comment w:id="22" w:author="Dionis" w:date="2024-12-10T06:39:00Z" w:initials="D">
    <w:p w14:paraId="5E6C0077" w14:textId="3561EE9B" w:rsidR="00026F9E" w:rsidRDefault="00026F9E">
      <w:pPr>
        <w:pStyle w:val="Textocomentario"/>
      </w:pPr>
      <w:r>
        <w:rPr>
          <w:rStyle w:val="Refdecomentario"/>
        </w:rPr>
        <w:annotationRef/>
      </w:r>
      <w:r>
        <w:t xml:space="preserve">Revisar la </w:t>
      </w:r>
      <w:proofErr w:type="spellStart"/>
      <w:r>
        <w:t>identacion</w:t>
      </w:r>
      <w:proofErr w:type="spellEnd"/>
      <w:r>
        <w:t xml:space="preserve"> en todo el documento.</w:t>
      </w:r>
    </w:p>
  </w:comment>
  <w:comment w:id="23" w:author="TitoCode" w:date="2024-12-16T09:21:00Z" w:initials="T">
    <w:p w14:paraId="33F7FDFE" w14:textId="0157845E" w:rsidR="0090456B" w:rsidRDefault="0090456B">
      <w:pPr>
        <w:pStyle w:val="Textocomentario"/>
      </w:pPr>
      <w:r>
        <w:rPr>
          <w:rStyle w:val="Refdecomentario"/>
        </w:rPr>
        <w:annotationRef/>
      </w:r>
      <w:r w:rsidR="007F572D">
        <w:t>Logrado</w:t>
      </w:r>
    </w:p>
  </w:comment>
  <w:comment w:id="24" w:author="Dionis" w:date="2024-12-10T06:39:00Z" w:initials="D">
    <w:p w14:paraId="72EC61E3" w14:textId="51BE3120" w:rsidR="00026F9E" w:rsidRDefault="00026F9E">
      <w:pPr>
        <w:pStyle w:val="Textocomentario"/>
      </w:pPr>
      <w:r>
        <w:rPr>
          <w:rStyle w:val="Refdecomentario"/>
        </w:rPr>
        <w:annotationRef/>
      </w:r>
      <w:r>
        <w:t>Porque es costoso</w:t>
      </w:r>
    </w:p>
  </w:comment>
  <w:comment w:id="36" w:author="Dionis" w:date="2024-12-10T06:40:00Z" w:initials="D">
    <w:p w14:paraId="086F8487" w14:textId="2767EDAF" w:rsidR="00026F9E" w:rsidRDefault="00026F9E">
      <w:pPr>
        <w:pStyle w:val="Textocomentario"/>
      </w:pPr>
      <w:r>
        <w:rPr>
          <w:rStyle w:val="Refdecomentario"/>
        </w:rPr>
        <w:annotationRef/>
      </w:r>
      <w:r>
        <w:t xml:space="preserve">Revisar el estilo de la letra y que sea </w:t>
      </w:r>
      <w:proofErr w:type="spellStart"/>
      <w:r>
        <w:t>homogene</w:t>
      </w:r>
      <w:proofErr w:type="spellEnd"/>
      <w:r>
        <w:t xml:space="preserve"> en todo el documento.</w:t>
      </w:r>
    </w:p>
  </w:comment>
  <w:comment w:id="37" w:author="TitoCode" w:date="2024-12-16T09:30:00Z" w:initials="T">
    <w:p w14:paraId="66258C1F" w14:textId="282665D1" w:rsidR="00B9289B" w:rsidRDefault="00B9289B">
      <w:pPr>
        <w:pStyle w:val="Textocomentario"/>
      </w:pPr>
      <w:r>
        <w:rPr>
          <w:rStyle w:val="Refdecomentario"/>
        </w:rPr>
        <w:annotationRef/>
      </w:r>
      <w:r>
        <w:t>Logrado</w:t>
      </w:r>
    </w:p>
  </w:comment>
  <w:comment w:id="58" w:author="TitoCode" w:date="2024-12-16T09:44:00Z" w:initials="T">
    <w:p w14:paraId="1A7EA011" w14:textId="1AE19BE5" w:rsidR="00E2712B" w:rsidRDefault="00E2712B">
      <w:pPr>
        <w:pStyle w:val="Textocomentario"/>
      </w:pPr>
      <w:r>
        <w:rPr>
          <w:rStyle w:val="Refdecomentario"/>
        </w:rPr>
        <w:annotationRef/>
      </w:r>
      <w:r>
        <w:t xml:space="preserve">Se cambio Usuario por </w:t>
      </w:r>
      <w:proofErr w:type="gramStart"/>
      <w:r>
        <w:t>Trabajador..</w:t>
      </w:r>
      <w:proofErr w:type="gramEnd"/>
      <w:r>
        <w:t xml:space="preserve"> Usuarios son todos </w:t>
      </w:r>
    </w:p>
  </w:comment>
  <w:comment w:id="68" w:author="Dionis" w:date="2024-12-10T06:42:00Z" w:initials="D">
    <w:p w14:paraId="57425266" w14:textId="77777777" w:rsidR="0075228F" w:rsidRDefault="0075228F">
      <w:pPr>
        <w:pStyle w:val="Textocomentario"/>
      </w:pPr>
      <w:r>
        <w:rPr>
          <w:rStyle w:val="Refdecomentario"/>
        </w:rPr>
        <w:annotationRef/>
      </w:r>
      <w:r>
        <w:t>El sistema debe</w:t>
      </w:r>
    </w:p>
    <w:p w14:paraId="4B2686CF" w14:textId="77777777" w:rsidR="0075228F" w:rsidRDefault="0075228F">
      <w:pPr>
        <w:pStyle w:val="Textocomentario"/>
      </w:pPr>
    </w:p>
    <w:p w14:paraId="56897131" w14:textId="77777777" w:rsidR="0075228F" w:rsidRDefault="0075228F">
      <w:pPr>
        <w:pStyle w:val="Textocomentario"/>
      </w:pPr>
      <w:r>
        <w:t xml:space="preserve">Esto de esta forma dejarlo para las Historias de </w:t>
      </w:r>
      <w:proofErr w:type="spellStart"/>
      <w:r>
        <w:t>Usario</w:t>
      </w:r>
      <w:proofErr w:type="spellEnd"/>
    </w:p>
    <w:p w14:paraId="2951942D" w14:textId="77777777" w:rsidR="0075228F" w:rsidRDefault="0075228F">
      <w:pPr>
        <w:pStyle w:val="Textocomentario"/>
      </w:pPr>
    </w:p>
    <w:p w14:paraId="7EA74B4A" w14:textId="31B718E9" w:rsidR="0075228F" w:rsidRDefault="0075228F">
      <w:pPr>
        <w:pStyle w:val="Textocomentario"/>
      </w:pPr>
      <w:r>
        <w:t>REVISAR otras tesis.</w:t>
      </w:r>
    </w:p>
  </w:comment>
  <w:comment w:id="69" w:author="TitoCode" w:date="2024-12-16T09:42:00Z" w:initials="T">
    <w:p w14:paraId="7542B0AB" w14:textId="02D51243" w:rsidR="00B56525" w:rsidRDefault="00B56525">
      <w:pPr>
        <w:pStyle w:val="Textocomentario"/>
      </w:pPr>
      <w:r>
        <w:rPr>
          <w:rStyle w:val="Refdecomentario"/>
        </w:rPr>
        <w:annotationRef/>
      </w:r>
      <w:r>
        <w:t>Logrado</w:t>
      </w:r>
    </w:p>
  </w:comment>
  <w:comment w:id="70" w:author="Dionis" w:date="2024-12-10T06:42:00Z" w:initials="D">
    <w:p w14:paraId="2BECFD85" w14:textId="77777777" w:rsidR="007D13A1" w:rsidRDefault="007D13A1" w:rsidP="007D13A1">
      <w:pPr>
        <w:pStyle w:val="Textocomentario"/>
      </w:pPr>
      <w:r>
        <w:rPr>
          <w:rStyle w:val="Refdecomentario"/>
        </w:rPr>
        <w:annotationRef/>
      </w:r>
      <w:r>
        <w:t>El sistema debe</w:t>
      </w:r>
    </w:p>
    <w:p w14:paraId="3DC69595" w14:textId="77777777" w:rsidR="007D13A1" w:rsidRDefault="007D13A1" w:rsidP="007D13A1">
      <w:pPr>
        <w:pStyle w:val="Textocomentario"/>
      </w:pPr>
    </w:p>
    <w:p w14:paraId="06654CCD" w14:textId="77777777" w:rsidR="007D13A1" w:rsidRDefault="007D13A1" w:rsidP="007D13A1">
      <w:pPr>
        <w:pStyle w:val="Textocomentario"/>
      </w:pPr>
      <w:r>
        <w:t xml:space="preserve">Esto de esta forma dejarlo para las Historias de </w:t>
      </w:r>
      <w:proofErr w:type="spellStart"/>
      <w:r>
        <w:t>Usario</w:t>
      </w:r>
      <w:proofErr w:type="spellEnd"/>
    </w:p>
    <w:p w14:paraId="773FF583" w14:textId="77777777" w:rsidR="007D13A1" w:rsidRDefault="007D13A1" w:rsidP="007D13A1">
      <w:pPr>
        <w:pStyle w:val="Textocomentario"/>
      </w:pPr>
    </w:p>
    <w:p w14:paraId="6BBAA6C3" w14:textId="77777777" w:rsidR="007D13A1" w:rsidRDefault="007D13A1" w:rsidP="007D13A1">
      <w:pPr>
        <w:pStyle w:val="Textocomentario"/>
      </w:pPr>
      <w:r>
        <w:t>REVISAR otras tesis.</w:t>
      </w:r>
    </w:p>
  </w:comment>
  <w:comment w:id="71" w:author="TitoCode" w:date="2024-12-16T09:39:00Z" w:initials="T">
    <w:p w14:paraId="74F2875F" w14:textId="6930D742" w:rsidR="007D13A1" w:rsidRDefault="007D13A1">
      <w:pPr>
        <w:pStyle w:val="Textocomentario"/>
      </w:pPr>
      <w:r>
        <w:rPr>
          <w:rStyle w:val="Refdecomentario"/>
        </w:rPr>
        <w:annotationRef/>
      </w:r>
      <w:r>
        <w:t>Logrado</w:t>
      </w:r>
    </w:p>
  </w:comment>
  <w:comment w:id="72" w:author="Dionis" w:date="2024-12-10T06:42:00Z" w:initials="D">
    <w:p w14:paraId="614DC6FF" w14:textId="77777777" w:rsidR="007D13A1" w:rsidRDefault="007D13A1" w:rsidP="007D13A1">
      <w:pPr>
        <w:pStyle w:val="Textocomentario"/>
      </w:pPr>
      <w:r>
        <w:rPr>
          <w:rStyle w:val="Refdecomentario"/>
        </w:rPr>
        <w:annotationRef/>
      </w:r>
      <w:r>
        <w:t>El sistema debe</w:t>
      </w:r>
    </w:p>
    <w:p w14:paraId="7FD80777" w14:textId="77777777" w:rsidR="007D13A1" w:rsidRDefault="007D13A1" w:rsidP="007D13A1">
      <w:pPr>
        <w:pStyle w:val="Textocomentario"/>
      </w:pPr>
    </w:p>
    <w:p w14:paraId="1DA3507A" w14:textId="77777777" w:rsidR="007D13A1" w:rsidRDefault="007D13A1" w:rsidP="007D13A1">
      <w:pPr>
        <w:pStyle w:val="Textocomentario"/>
      </w:pPr>
      <w:r>
        <w:t xml:space="preserve">Esto de esta forma dejarlo para las Historias de </w:t>
      </w:r>
      <w:proofErr w:type="spellStart"/>
      <w:r>
        <w:t>Usario</w:t>
      </w:r>
      <w:proofErr w:type="spellEnd"/>
    </w:p>
    <w:p w14:paraId="1D530FB2" w14:textId="77777777" w:rsidR="007D13A1" w:rsidRDefault="007D13A1" w:rsidP="007D13A1">
      <w:pPr>
        <w:pStyle w:val="Textocomentario"/>
      </w:pPr>
    </w:p>
    <w:p w14:paraId="168DDC0F" w14:textId="77777777" w:rsidR="007D13A1" w:rsidRDefault="007D13A1" w:rsidP="007D13A1">
      <w:pPr>
        <w:pStyle w:val="Textocomentario"/>
      </w:pPr>
      <w:r>
        <w:t>REVISAR otras tesis.</w:t>
      </w:r>
    </w:p>
  </w:comment>
  <w:comment w:id="73" w:author="TitoCode" w:date="2024-12-16T09:38:00Z" w:initials="T">
    <w:p w14:paraId="50548355" w14:textId="68B4A388" w:rsidR="007D13A1" w:rsidRDefault="007D13A1">
      <w:pPr>
        <w:pStyle w:val="Textocomentario"/>
      </w:pPr>
      <w:r>
        <w:rPr>
          <w:rStyle w:val="Refdecomentario"/>
        </w:rPr>
        <w:annotationRef/>
      </w:r>
      <w:r>
        <w:t>Logrado</w:t>
      </w:r>
    </w:p>
  </w:comment>
  <w:comment w:id="76" w:author="Dionis" w:date="2024-12-10T06:42:00Z" w:initials="D">
    <w:p w14:paraId="17AF30BB" w14:textId="553D646C" w:rsidR="008944CC" w:rsidRDefault="008944CC">
      <w:pPr>
        <w:pStyle w:val="Textocomentario"/>
      </w:pPr>
      <w:r>
        <w:rPr>
          <w:rStyle w:val="Refdecomentario"/>
        </w:rPr>
        <w:annotationRef/>
      </w:r>
      <w:r>
        <w:t xml:space="preserve">Eso es el </w:t>
      </w:r>
      <w:proofErr w:type="spellStart"/>
      <w:r>
        <w:t>capitulo</w:t>
      </w:r>
      <w:proofErr w:type="spellEnd"/>
      <w:r>
        <w:t xml:space="preserve">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4B1C42" w15:done="0"/>
  <w15:commentEx w15:paraId="1D62C75E" w15:paraIdParent="5D4B1C42" w15:done="0"/>
  <w15:commentEx w15:paraId="69F94472" w15:paraIdParent="5D4B1C42" w15:done="0"/>
  <w15:commentEx w15:paraId="72AFD930" w15:done="0"/>
  <w15:commentEx w15:paraId="7317E146" w15:paraIdParent="72AFD930" w15:done="0"/>
  <w15:commentEx w15:paraId="4BA35995" w15:done="0"/>
  <w15:commentEx w15:paraId="5A16EF47" w15:done="0"/>
  <w15:commentEx w15:paraId="7C5C7095" w15:done="0"/>
  <w15:commentEx w15:paraId="59162BBD" w15:done="0"/>
  <w15:commentEx w15:paraId="711BE573" w15:done="0"/>
  <w15:commentEx w15:paraId="07BE41C3" w15:paraIdParent="711BE573" w15:done="0"/>
  <w15:commentEx w15:paraId="5E6C0077" w15:done="0"/>
  <w15:commentEx w15:paraId="33F7FDFE" w15:paraIdParent="5E6C0077" w15:done="0"/>
  <w15:commentEx w15:paraId="72EC61E3" w15:done="0"/>
  <w15:commentEx w15:paraId="086F8487" w15:done="0"/>
  <w15:commentEx w15:paraId="66258C1F" w15:paraIdParent="086F8487" w15:done="0"/>
  <w15:commentEx w15:paraId="1A7EA011" w15:done="0"/>
  <w15:commentEx w15:paraId="7EA74B4A" w15:done="0"/>
  <w15:commentEx w15:paraId="7542B0AB" w15:paraIdParent="7EA74B4A" w15:done="0"/>
  <w15:commentEx w15:paraId="6BBAA6C3" w15:done="0"/>
  <w15:commentEx w15:paraId="74F2875F" w15:paraIdParent="6BBAA6C3" w15:done="0"/>
  <w15:commentEx w15:paraId="168DDC0F" w15:done="0"/>
  <w15:commentEx w15:paraId="50548355" w15:paraIdParent="168DDC0F" w15:done="0"/>
  <w15:commentEx w15:paraId="17AF3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923BE0C" w16cex:dateUtc="2024-12-10T11:31:00Z"/>
  <w16cex:commentExtensible w16cex:durableId="2B0A6551" w16cex:dateUtc="2024-12-16T13:37:00Z"/>
  <w16cex:commentExtensible w16cex:durableId="2B0A6559" w16cex:dateUtc="2024-12-16T13:37:00Z"/>
  <w16cex:commentExtensible w16cex:durableId="39895EB9" w16cex:dateUtc="2024-12-10T11:36:00Z"/>
  <w16cex:commentExtensible w16cex:durableId="2B0A6F37" w16cex:dateUtc="2024-12-16T14:19:00Z"/>
  <w16cex:commentExtensible w16cex:durableId="1E650F5F" w16cex:dateUtc="2024-12-10T11:37:00Z"/>
  <w16cex:commentExtensible w16cex:durableId="483B1C7A" w16cex:dateUtc="2024-12-10T11:36:00Z"/>
  <w16cex:commentExtensible w16cex:durableId="3BE69445" w16cex:dateUtc="2024-12-10T11:38:00Z"/>
  <w16cex:commentExtensible w16cex:durableId="2C4DEDAA" w16cex:dateUtc="2024-12-10T11:40:00Z"/>
  <w16cex:commentExtensible w16cex:durableId="4C6AEBAE" w16cex:dateUtc="2024-12-10T11:38:00Z"/>
  <w16cex:commentExtensible w16cex:durableId="2B0A6E9C" w16cex:dateUtc="2024-12-16T14:17:00Z"/>
  <w16cex:commentExtensible w16cex:durableId="0A4B755D" w16cex:dateUtc="2024-12-10T11:39:00Z"/>
  <w16cex:commentExtensible w16cex:durableId="2B0A6FAA" w16cex:dateUtc="2024-12-16T14:21:00Z"/>
  <w16cex:commentExtensible w16cex:durableId="57489D70" w16cex:dateUtc="2024-12-10T11:39:00Z"/>
  <w16cex:commentExtensible w16cex:durableId="1C85B6E0" w16cex:dateUtc="2024-12-10T11:40:00Z"/>
  <w16cex:commentExtensible w16cex:durableId="2B0A71D2" w16cex:dateUtc="2024-12-16T14:30:00Z"/>
  <w16cex:commentExtensible w16cex:durableId="2B0A750F" w16cex:dateUtc="2024-12-16T14:44:00Z"/>
  <w16cex:commentExtensible w16cex:durableId="01D79DAE" w16cex:dateUtc="2024-12-10T11:42:00Z"/>
  <w16cex:commentExtensible w16cex:durableId="2B0A7491" w16cex:dateUtc="2024-12-16T14:42:00Z"/>
  <w16cex:commentExtensible w16cex:durableId="2B0A728C" w16cex:dateUtc="2024-12-10T11:42:00Z"/>
  <w16cex:commentExtensible w16cex:durableId="2B0A73B6" w16cex:dateUtc="2024-12-16T14:39:00Z"/>
  <w16cex:commentExtensible w16cex:durableId="2B0A72CF" w16cex:dateUtc="2024-12-10T11:42:00Z"/>
  <w16cex:commentExtensible w16cex:durableId="2B0A73AF" w16cex:dateUtc="2024-12-16T14:38:00Z"/>
  <w16cex:commentExtensible w16cex:durableId="7FB1B1B0" w16cex:dateUtc="2024-12-10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4B1C42" w16cid:durableId="4923BE0C"/>
  <w16cid:commentId w16cid:paraId="1D62C75E" w16cid:durableId="2B0A6551"/>
  <w16cid:commentId w16cid:paraId="69F94472" w16cid:durableId="2B0A6559"/>
  <w16cid:commentId w16cid:paraId="72AFD930" w16cid:durableId="39895EB9"/>
  <w16cid:commentId w16cid:paraId="7317E146" w16cid:durableId="2B0A6F37"/>
  <w16cid:commentId w16cid:paraId="4BA35995" w16cid:durableId="1E650F5F"/>
  <w16cid:commentId w16cid:paraId="5A16EF47" w16cid:durableId="483B1C7A"/>
  <w16cid:commentId w16cid:paraId="7C5C7095" w16cid:durableId="3BE69445"/>
  <w16cid:commentId w16cid:paraId="59162BBD" w16cid:durableId="2C4DEDAA"/>
  <w16cid:commentId w16cid:paraId="711BE573" w16cid:durableId="4C6AEBAE"/>
  <w16cid:commentId w16cid:paraId="07BE41C3" w16cid:durableId="2B0A6E9C"/>
  <w16cid:commentId w16cid:paraId="5E6C0077" w16cid:durableId="0A4B755D"/>
  <w16cid:commentId w16cid:paraId="33F7FDFE" w16cid:durableId="2B0A6FAA"/>
  <w16cid:commentId w16cid:paraId="72EC61E3" w16cid:durableId="57489D70"/>
  <w16cid:commentId w16cid:paraId="086F8487" w16cid:durableId="1C85B6E0"/>
  <w16cid:commentId w16cid:paraId="66258C1F" w16cid:durableId="2B0A71D2"/>
  <w16cid:commentId w16cid:paraId="1A7EA011" w16cid:durableId="2B0A750F"/>
  <w16cid:commentId w16cid:paraId="7EA74B4A" w16cid:durableId="01D79DAE"/>
  <w16cid:commentId w16cid:paraId="7542B0AB" w16cid:durableId="2B0A7491"/>
  <w16cid:commentId w16cid:paraId="6BBAA6C3" w16cid:durableId="2B0A728C"/>
  <w16cid:commentId w16cid:paraId="74F2875F" w16cid:durableId="2B0A73B6"/>
  <w16cid:commentId w16cid:paraId="168DDC0F" w16cid:durableId="2B0A72CF"/>
  <w16cid:commentId w16cid:paraId="50548355" w16cid:durableId="2B0A73AF"/>
  <w16cid:commentId w16cid:paraId="17AF30BB" w16cid:durableId="7FB1B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BCA8EE" w14:textId="77777777" w:rsidR="000473F1" w:rsidRDefault="000473F1" w:rsidP="00DE3FF8">
      <w:r>
        <w:separator/>
      </w:r>
    </w:p>
  </w:endnote>
  <w:endnote w:type="continuationSeparator" w:id="0">
    <w:p w14:paraId="0E6F4104" w14:textId="77777777" w:rsidR="000473F1" w:rsidRDefault="000473F1"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9B9E12" w14:textId="77777777" w:rsidR="000473F1" w:rsidRDefault="000473F1" w:rsidP="00DE3FF8">
      <w:r>
        <w:separator/>
      </w:r>
    </w:p>
  </w:footnote>
  <w:footnote w:type="continuationSeparator" w:id="0">
    <w:p w14:paraId="42418634" w14:textId="77777777" w:rsidR="000473F1" w:rsidRDefault="000473F1" w:rsidP="00DE3FF8">
      <w:r>
        <w:continuationSeparator/>
      </w:r>
    </w:p>
  </w:footnote>
  <w:footnote w:id="1">
    <w:p w14:paraId="0CAA1C34" w14:textId="2261D7D5" w:rsidR="000138B8" w:rsidRDefault="000138B8">
      <w:pPr>
        <w:pStyle w:val="Textonotapie"/>
      </w:pPr>
      <w:r>
        <w:rPr>
          <w:rStyle w:val="Refdenotaalpie"/>
        </w:rPr>
        <w:footnoteRef/>
      </w:r>
      <w:r>
        <w:t xml:space="preserve"> </w:t>
      </w:r>
      <w:hyperlink r:id="rId1" w:history="1">
        <w:r w:rsidR="00650787" w:rsidRPr="001145A1">
          <w:rPr>
            <w:rStyle w:val="Hipervnculo"/>
          </w:rPr>
          <w:t>https://oss.deltares.nl/web/delft3d</w:t>
        </w:r>
      </w:hyperlink>
      <w:r w:rsidR="00650787">
        <w:t xml:space="preserve"> </w:t>
      </w:r>
    </w:p>
  </w:footnote>
  <w:footnote w:id="2">
    <w:p w14:paraId="71AA5B9B" w14:textId="77E9993B" w:rsidR="000138B8" w:rsidRDefault="000138B8">
      <w:pPr>
        <w:pStyle w:val="Textonotapie"/>
      </w:pPr>
      <w:r>
        <w:rPr>
          <w:rStyle w:val="Refdenotaalpie"/>
        </w:rPr>
        <w:footnoteRef/>
      </w:r>
      <w:r>
        <w:t xml:space="preserve"> </w:t>
      </w:r>
      <w:hyperlink r:id="rId2" w:history="1">
        <w:r w:rsidR="00650787" w:rsidRPr="001145A1">
          <w:rPr>
            <w:rStyle w:val="Hipervnculo"/>
          </w:rPr>
          <w:t>https://www.dhigroup.com/technologies/mikepoweredbydhi</w:t>
        </w:r>
      </w:hyperlink>
      <w:r w:rsidR="00650787">
        <w:t xml:space="preserve"> </w:t>
      </w:r>
    </w:p>
  </w:footnote>
  <w:footnote w:id="3">
    <w:p w14:paraId="46E905C9" w14:textId="36BA551F" w:rsidR="00650787" w:rsidRDefault="00650787">
      <w:pPr>
        <w:pStyle w:val="Textonotapie"/>
      </w:pPr>
      <w:r>
        <w:rPr>
          <w:rStyle w:val="Refdenotaalpie"/>
        </w:rPr>
        <w:footnoteRef/>
      </w:r>
      <w:r>
        <w:t xml:space="preserve"> </w:t>
      </w:r>
      <w:hyperlink r:id="rId3" w:history="1">
        <w:r w:rsidRPr="001145A1">
          <w:rPr>
            <w:rStyle w:val="Hipervnculo"/>
          </w:rPr>
          <w:t>https://oss.deltares.nl/web/xbeach/</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1287"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0ED10820"/>
    <w:multiLevelType w:val="multilevel"/>
    <w:tmpl w:val="A98CE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360E15"/>
    <w:multiLevelType w:val="multilevel"/>
    <w:tmpl w:val="B96AA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C647FF"/>
    <w:multiLevelType w:val="hybridMultilevel"/>
    <w:tmpl w:val="A47CD75A"/>
    <w:lvl w:ilvl="0" w:tplc="B6BCEBCC">
      <w:start w:val="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5"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7" w15:restartNumberingAfterBreak="0">
    <w:nsid w:val="1DA033A0"/>
    <w:multiLevelType w:val="multilevel"/>
    <w:tmpl w:val="8E06E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9"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13" w15:restartNumberingAfterBreak="0">
    <w:nsid w:val="2B71393B"/>
    <w:multiLevelType w:val="hybridMultilevel"/>
    <w:tmpl w:val="7C6E2422"/>
    <w:lvl w:ilvl="0" w:tplc="B6BCEBCC">
      <w:start w:val="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4" w15:restartNumberingAfterBreak="0">
    <w:nsid w:val="2BA932A3"/>
    <w:multiLevelType w:val="hybridMultilevel"/>
    <w:tmpl w:val="AF6406D2"/>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5" w15:restartNumberingAfterBreak="0">
    <w:nsid w:val="2E720394"/>
    <w:multiLevelType w:val="hybridMultilevel"/>
    <w:tmpl w:val="8DE4E7F6"/>
    <w:lvl w:ilvl="0" w:tplc="A7BC7B8E">
      <w:numFmt w:val="bullet"/>
      <w:lvlText w:val="-"/>
      <w:lvlJc w:val="left"/>
      <w:pPr>
        <w:ind w:left="720" w:hanging="360"/>
      </w:pPr>
      <w:rPr>
        <w:rFonts w:ascii="Arial" w:eastAsia="Times New Roman"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6"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7"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25621FD"/>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9" w15:restartNumberingAfterBreak="0">
    <w:nsid w:val="43596F09"/>
    <w:multiLevelType w:val="hybridMultilevel"/>
    <w:tmpl w:val="DC40FDE0"/>
    <w:lvl w:ilvl="0" w:tplc="B6BCEBCC">
      <w:start w:val="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0" w15:restartNumberingAfterBreak="0">
    <w:nsid w:val="4CDC4D36"/>
    <w:multiLevelType w:val="hybridMultilevel"/>
    <w:tmpl w:val="A4DC3A2E"/>
    <w:lvl w:ilvl="0" w:tplc="518E18F8">
      <w:start w:val="1"/>
      <w:numFmt w:val="bullet"/>
      <w:pStyle w:val="Ttulo4"/>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1"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2" w15:restartNumberingAfterBreak="0">
    <w:nsid w:val="516A0573"/>
    <w:multiLevelType w:val="hybridMultilevel"/>
    <w:tmpl w:val="6B6CACC6"/>
    <w:lvl w:ilvl="0" w:tplc="B6BCEBCC">
      <w:start w:val="6"/>
      <w:numFmt w:val="bullet"/>
      <w:lvlText w:val="-"/>
      <w:lvlJc w:val="left"/>
      <w:pPr>
        <w:ind w:left="643" w:hanging="360"/>
      </w:pPr>
      <w:rPr>
        <w:rFonts w:ascii="Arial" w:eastAsiaTheme="minorHAnsi" w:hAnsi="Arial" w:cs="Arial" w:hint="default"/>
      </w:rPr>
    </w:lvl>
    <w:lvl w:ilvl="1" w:tplc="0C0A0003">
      <w:start w:val="1"/>
      <w:numFmt w:val="bullet"/>
      <w:lvlText w:val="o"/>
      <w:lvlJc w:val="left"/>
      <w:pPr>
        <w:ind w:left="1363" w:hanging="360"/>
      </w:pPr>
      <w:rPr>
        <w:rFonts w:ascii="Courier New" w:hAnsi="Courier New" w:cs="Courier New" w:hint="default"/>
      </w:rPr>
    </w:lvl>
    <w:lvl w:ilvl="2" w:tplc="0C0A0005">
      <w:start w:val="1"/>
      <w:numFmt w:val="bullet"/>
      <w:lvlText w:val=""/>
      <w:lvlJc w:val="left"/>
      <w:pPr>
        <w:ind w:left="2083" w:hanging="360"/>
      </w:pPr>
      <w:rPr>
        <w:rFonts w:ascii="Wingdings" w:hAnsi="Wingdings" w:hint="default"/>
      </w:rPr>
    </w:lvl>
    <w:lvl w:ilvl="3" w:tplc="0C0A0001">
      <w:start w:val="1"/>
      <w:numFmt w:val="bullet"/>
      <w:lvlText w:val=""/>
      <w:lvlJc w:val="left"/>
      <w:pPr>
        <w:ind w:left="2803" w:hanging="360"/>
      </w:pPr>
      <w:rPr>
        <w:rFonts w:ascii="Symbol" w:hAnsi="Symbol" w:hint="default"/>
      </w:rPr>
    </w:lvl>
    <w:lvl w:ilvl="4" w:tplc="0C0A0003">
      <w:start w:val="1"/>
      <w:numFmt w:val="bullet"/>
      <w:lvlText w:val="o"/>
      <w:lvlJc w:val="left"/>
      <w:pPr>
        <w:ind w:left="3523" w:hanging="360"/>
      </w:pPr>
      <w:rPr>
        <w:rFonts w:ascii="Courier New" w:hAnsi="Courier New" w:cs="Courier New" w:hint="default"/>
      </w:rPr>
    </w:lvl>
    <w:lvl w:ilvl="5" w:tplc="0C0A0005">
      <w:start w:val="1"/>
      <w:numFmt w:val="bullet"/>
      <w:lvlText w:val=""/>
      <w:lvlJc w:val="left"/>
      <w:pPr>
        <w:ind w:left="4243" w:hanging="360"/>
      </w:pPr>
      <w:rPr>
        <w:rFonts w:ascii="Wingdings" w:hAnsi="Wingdings" w:hint="default"/>
      </w:rPr>
    </w:lvl>
    <w:lvl w:ilvl="6" w:tplc="0C0A0001">
      <w:start w:val="1"/>
      <w:numFmt w:val="bullet"/>
      <w:lvlText w:val=""/>
      <w:lvlJc w:val="left"/>
      <w:pPr>
        <w:ind w:left="4963" w:hanging="360"/>
      </w:pPr>
      <w:rPr>
        <w:rFonts w:ascii="Symbol" w:hAnsi="Symbol" w:hint="default"/>
      </w:rPr>
    </w:lvl>
    <w:lvl w:ilvl="7" w:tplc="0C0A0003">
      <w:start w:val="1"/>
      <w:numFmt w:val="bullet"/>
      <w:lvlText w:val="o"/>
      <w:lvlJc w:val="left"/>
      <w:pPr>
        <w:ind w:left="5683" w:hanging="360"/>
      </w:pPr>
      <w:rPr>
        <w:rFonts w:ascii="Courier New" w:hAnsi="Courier New" w:cs="Courier New" w:hint="default"/>
      </w:rPr>
    </w:lvl>
    <w:lvl w:ilvl="8" w:tplc="0C0A0005">
      <w:start w:val="1"/>
      <w:numFmt w:val="bullet"/>
      <w:lvlText w:val=""/>
      <w:lvlJc w:val="left"/>
      <w:pPr>
        <w:ind w:left="6403" w:hanging="360"/>
      </w:pPr>
      <w:rPr>
        <w:rFonts w:ascii="Wingdings" w:hAnsi="Wingdings" w:hint="default"/>
      </w:rPr>
    </w:lvl>
  </w:abstractNum>
  <w:abstractNum w:abstractNumId="23"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5"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6" w15:restartNumberingAfterBreak="0">
    <w:nsid w:val="5C492990"/>
    <w:multiLevelType w:val="multilevel"/>
    <w:tmpl w:val="8C869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332387A"/>
    <w:multiLevelType w:val="multilevel"/>
    <w:tmpl w:val="CE227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29"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0" w15:restartNumberingAfterBreak="0">
    <w:nsid w:val="6DBB7452"/>
    <w:multiLevelType w:val="multilevel"/>
    <w:tmpl w:val="7FF09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0442DED"/>
    <w:multiLevelType w:val="multilevel"/>
    <w:tmpl w:val="4DBA6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11914F5"/>
    <w:multiLevelType w:val="multilevel"/>
    <w:tmpl w:val="6D68B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6"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7"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38"/>
  </w:num>
  <w:num w:numId="2">
    <w:abstractNumId w:val="36"/>
  </w:num>
  <w:num w:numId="3">
    <w:abstractNumId w:val="0"/>
  </w:num>
  <w:num w:numId="4">
    <w:abstractNumId w:val="37"/>
  </w:num>
  <w:num w:numId="5">
    <w:abstractNumId w:val="24"/>
  </w:num>
  <w:num w:numId="6">
    <w:abstractNumId w:val="21"/>
  </w:num>
  <w:num w:numId="7">
    <w:abstractNumId w:val="10"/>
  </w:num>
  <w:num w:numId="8">
    <w:abstractNumId w:val="34"/>
  </w:num>
  <w:num w:numId="9">
    <w:abstractNumId w:val="33"/>
  </w:num>
  <w:num w:numId="10">
    <w:abstractNumId w:val="5"/>
  </w:num>
  <w:num w:numId="11">
    <w:abstractNumId w:val="9"/>
  </w:num>
  <w:num w:numId="12">
    <w:abstractNumId w:val="6"/>
  </w:num>
  <w:num w:numId="13">
    <w:abstractNumId w:val="28"/>
  </w:num>
  <w:num w:numId="14">
    <w:abstractNumId w:val="1"/>
  </w:num>
  <w:num w:numId="15">
    <w:abstractNumId w:val="14"/>
  </w:num>
  <w:num w:numId="16">
    <w:abstractNumId w:val="20"/>
  </w:num>
  <w:num w:numId="17">
    <w:abstractNumId w:val="23"/>
  </w:num>
  <w:num w:numId="18">
    <w:abstractNumId w:val="12"/>
  </w:num>
  <w:num w:numId="19">
    <w:abstractNumId w:val="17"/>
  </w:num>
  <w:num w:numId="20">
    <w:abstractNumId w:val="11"/>
  </w:num>
  <w:num w:numId="2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num>
  <w:num w:numId="23">
    <w:abstractNumId w:val="35"/>
  </w:num>
  <w:num w:numId="24">
    <w:abstractNumId w:val="29"/>
  </w:num>
  <w:num w:numId="25">
    <w:abstractNumId w:val="16"/>
  </w:num>
  <w:num w:numId="26">
    <w:abstractNumId w:val="8"/>
  </w:num>
  <w:num w:numId="27">
    <w:abstractNumId w:val="26"/>
  </w:num>
  <w:num w:numId="28">
    <w:abstractNumId w:val="3"/>
  </w:num>
  <w:num w:numId="29">
    <w:abstractNumId w:val="31"/>
  </w:num>
  <w:num w:numId="30">
    <w:abstractNumId w:val="27"/>
  </w:num>
  <w:num w:numId="31">
    <w:abstractNumId w:val="7"/>
  </w:num>
  <w:num w:numId="32">
    <w:abstractNumId w:val="32"/>
  </w:num>
  <w:num w:numId="33">
    <w:abstractNumId w:val="30"/>
  </w:num>
  <w:num w:numId="34">
    <w:abstractNumId w:val="2"/>
  </w:num>
  <w:num w:numId="35">
    <w:abstractNumId w:val="15"/>
    <w:lvlOverride w:ilvl="0"/>
    <w:lvlOverride w:ilvl="1"/>
    <w:lvlOverride w:ilvl="2"/>
    <w:lvlOverride w:ilvl="3"/>
    <w:lvlOverride w:ilvl="4"/>
    <w:lvlOverride w:ilvl="5"/>
    <w:lvlOverride w:ilvl="6"/>
    <w:lvlOverride w:ilvl="7"/>
    <w:lvlOverride w:ilvl="8"/>
  </w:num>
  <w:num w:numId="36">
    <w:abstractNumId w:val="19"/>
    <w:lvlOverride w:ilvl="0"/>
    <w:lvlOverride w:ilvl="1"/>
    <w:lvlOverride w:ilvl="2"/>
    <w:lvlOverride w:ilvl="3"/>
    <w:lvlOverride w:ilvl="4"/>
    <w:lvlOverride w:ilvl="5"/>
    <w:lvlOverride w:ilvl="6"/>
    <w:lvlOverride w:ilvl="7"/>
    <w:lvlOverride w:ilvl="8"/>
  </w:num>
  <w:num w:numId="37">
    <w:abstractNumId w:val="4"/>
    <w:lvlOverride w:ilvl="0"/>
    <w:lvlOverride w:ilvl="1"/>
    <w:lvlOverride w:ilvl="2"/>
    <w:lvlOverride w:ilvl="3"/>
    <w:lvlOverride w:ilvl="4"/>
    <w:lvlOverride w:ilvl="5"/>
    <w:lvlOverride w:ilvl="6"/>
    <w:lvlOverride w:ilvl="7"/>
    <w:lvlOverride w:ilvl="8"/>
  </w:num>
  <w:num w:numId="38">
    <w:abstractNumId w:val="22"/>
    <w:lvlOverride w:ilvl="0"/>
    <w:lvlOverride w:ilvl="1"/>
    <w:lvlOverride w:ilvl="2"/>
    <w:lvlOverride w:ilvl="3"/>
    <w:lvlOverride w:ilvl="4"/>
    <w:lvlOverride w:ilvl="5"/>
    <w:lvlOverride w:ilvl="6"/>
    <w:lvlOverride w:ilvl="7"/>
    <w:lvlOverride w:ilvl="8"/>
  </w:num>
  <w:num w:numId="39">
    <w:abstractNumId w:val="13"/>
    <w:lvlOverride w:ilvl="0"/>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rson w15:author="TitoCode">
    <w15:presenceInfo w15:providerId="None" w15:userId="TitoCo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138B8"/>
    <w:rsid w:val="00026F9E"/>
    <w:rsid w:val="00036C9D"/>
    <w:rsid w:val="000473F1"/>
    <w:rsid w:val="000517C8"/>
    <w:rsid w:val="0005388F"/>
    <w:rsid w:val="00084212"/>
    <w:rsid w:val="000B2E1A"/>
    <w:rsid w:val="000B68BD"/>
    <w:rsid w:val="000C43AC"/>
    <w:rsid w:val="000D487F"/>
    <w:rsid w:val="000E1CD0"/>
    <w:rsid w:val="00102814"/>
    <w:rsid w:val="00106BDA"/>
    <w:rsid w:val="00116EA3"/>
    <w:rsid w:val="00142464"/>
    <w:rsid w:val="00153B86"/>
    <w:rsid w:val="00155CA0"/>
    <w:rsid w:val="00162BFB"/>
    <w:rsid w:val="0016370C"/>
    <w:rsid w:val="001A45FA"/>
    <w:rsid w:val="001A4631"/>
    <w:rsid w:val="001B6AC5"/>
    <w:rsid w:val="001F4489"/>
    <w:rsid w:val="00204095"/>
    <w:rsid w:val="002108C5"/>
    <w:rsid w:val="00211E73"/>
    <w:rsid w:val="002215C7"/>
    <w:rsid w:val="002245E0"/>
    <w:rsid w:val="002261A7"/>
    <w:rsid w:val="002578BB"/>
    <w:rsid w:val="0028289D"/>
    <w:rsid w:val="002876DE"/>
    <w:rsid w:val="002D4124"/>
    <w:rsid w:val="002E1965"/>
    <w:rsid w:val="002F5F77"/>
    <w:rsid w:val="00327765"/>
    <w:rsid w:val="00344D59"/>
    <w:rsid w:val="00350D81"/>
    <w:rsid w:val="00374660"/>
    <w:rsid w:val="00380AD5"/>
    <w:rsid w:val="00391E63"/>
    <w:rsid w:val="003A2C26"/>
    <w:rsid w:val="003A44D8"/>
    <w:rsid w:val="003C3087"/>
    <w:rsid w:val="003D5ED7"/>
    <w:rsid w:val="003E2BBF"/>
    <w:rsid w:val="003E2D34"/>
    <w:rsid w:val="00405B13"/>
    <w:rsid w:val="00406A19"/>
    <w:rsid w:val="00407644"/>
    <w:rsid w:val="00407C74"/>
    <w:rsid w:val="00410981"/>
    <w:rsid w:val="00435D08"/>
    <w:rsid w:val="00483C7C"/>
    <w:rsid w:val="00484F27"/>
    <w:rsid w:val="0049574B"/>
    <w:rsid w:val="004A1C2E"/>
    <w:rsid w:val="004B2A49"/>
    <w:rsid w:val="004B5344"/>
    <w:rsid w:val="004C0DC3"/>
    <w:rsid w:val="004E3821"/>
    <w:rsid w:val="004F73F7"/>
    <w:rsid w:val="00512F16"/>
    <w:rsid w:val="00537BB5"/>
    <w:rsid w:val="0054533F"/>
    <w:rsid w:val="0055004D"/>
    <w:rsid w:val="005545B2"/>
    <w:rsid w:val="005552D6"/>
    <w:rsid w:val="00560BA3"/>
    <w:rsid w:val="00577BE2"/>
    <w:rsid w:val="00585425"/>
    <w:rsid w:val="005C1A08"/>
    <w:rsid w:val="00600DEC"/>
    <w:rsid w:val="00621B44"/>
    <w:rsid w:val="00636540"/>
    <w:rsid w:val="00650787"/>
    <w:rsid w:val="00650B35"/>
    <w:rsid w:val="00664108"/>
    <w:rsid w:val="00665892"/>
    <w:rsid w:val="00680710"/>
    <w:rsid w:val="006B7649"/>
    <w:rsid w:val="006C05C3"/>
    <w:rsid w:val="006C6F30"/>
    <w:rsid w:val="006D1030"/>
    <w:rsid w:val="006D4971"/>
    <w:rsid w:val="006E2D14"/>
    <w:rsid w:val="006F5E9E"/>
    <w:rsid w:val="00700A3C"/>
    <w:rsid w:val="00727AAE"/>
    <w:rsid w:val="0073176E"/>
    <w:rsid w:val="00743877"/>
    <w:rsid w:val="0075228F"/>
    <w:rsid w:val="00762F24"/>
    <w:rsid w:val="00763797"/>
    <w:rsid w:val="007644B8"/>
    <w:rsid w:val="00770A71"/>
    <w:rsid w:val="007B4593"/>
    <w:rsid w:val="007D0325"/>
    <w:rsid w:val="007D13A1"/>
    <w:rsid w:val="007D1FBE"/>
    <w:rsid w:val="007D3BB0"/>
    <w:rsid w:val="007F572D"/>
    <w:rsid w:val="0080138F"/>
    <w:rsid w:val="00806B2B"/>
    <w:rsid w:val="00826815"/>
    <w:rsid w:val="00835055"/>
    <w:rsid w:val="0086701D"/>
    <w:rsid w:val="00867990"/>
    <w:rsid w:val="00892F5B"/>
    <w:rsid w:val="008944CC"/>
    <w:rsid w:val="008A34E4"/>
    <w:rsid w:val="008A54E9"/>
    <w:rsid w:val="008B3A94"/>
    <w:rsid w:val="008C6B9F"/>
    <w:rsid w:val="008F2BCC"/>
    <w:rsid w:val="0090456B"/>
    <w:rsid w:val="00912645"/>
    <w:rsid w:val="0092063A"/>
    <w:rsid w:val="00922188"/>
    <w:rsid w:val="00937A5F"/>
    <w:rsid w:val="009452EE"/>
    <w:rsid w:val="00950A12"/>
    <w:rsid w:val="00953D8D"/>
    <w:rsid w:val="00975D3B"/>
    <w:rsid w:val="00977F95"/>
    <w:rsid w:val="00981024"/>
    <w:rsid w:val="009A70F6"/>
    <w:rsid w:val="009B0659"/>
    <w:rsid w:val="009B40DF"/>
    <w:rsid w:val="009C1C71"/>
    <w:rsid w:val="009C5BA6"/>
    <w:rsid w:val="009D5F16"/>
    <w:rsid w:val="00A037B1"/>
    <w:rsid w:val="00A041F1"/>
    <w:rsid w:val="00A11475"/>
    <w:rsid w:val="00A54CEB"/>
    <w:rsid w:val="00A62821"/>
    <w:rsid w:val="00AA0D6D"/>
    <w:rsid w:val="00AD1141"/>
    <w:rsid w:val="00AE0518"/>
    <w:rsid w:val="00AE23D9"/>
    <w:rsid w:val="00AF18FE"/>
    <w:rsid w:val="00B01E9A"/>
    <w:rsid w:val="00B21FBF"/>
    <w:rsid w:val="00B55E56"/>
    <w:rsid w:val="00B56525"/>
    <w:rsid w:val="00B9289B"/>
    <w:rsid w:val="00BB0AC7"/>
    <w:rsid w:val="00BE28A3"/>
    <w:rsid w:val="00BE2A66"/>
    <w:rsid w:val="00C14B12"/>
    <w:rsid w:val="00C2310A"/>
    <w:rsid w:val="00C41C77"/>
    <w:rsid w:val="00C67095"/>
    <w:rsid w:val="00C8036D"/>
    <w:rsid w:val="00C87516"/>
    <w:rsid w:val="00CA6849"/>
    <w:rsid w:val="00CB0D27"/>
    <w:rsid w:val="00CB2929"/>
    <w:rsid w:val="00CC18BA"/>
    <w:rsid w:val="00CD4604"/>
    <w:rsid w:val="00CD5EB0"/>
    <w:rsid w:val="00CD6F0F"/>
    <w:rsid w:val="00CE51AA"/>
    <w:rsid w:val="00CE757C"/>
    <w:rsid w:val="00CF4BE3"/>
    <w:rsid w:val="00CF5165"/>
    <w:rsid w:val="00D03838"/>
    <w:rsid w:val="00D10CFA"/>
    <w:rsid w:val="00D24A89"/>
    <w:rsid w:val="00D33DEF"/>
    <w:rsid w:val="00D77B23"/>
    <w:rsid w:val="00D960F5"/>
    <w:rsid w:val="00DA10A9"/>
    <w:rsid w:val="00DB6558"/>
    <w:rsid w:val="00DC33D2"/>
    <w:rsid w:val="00DC3E8C"/>
    <w:rsid w:val="00DE3FF8"/>
    <w:rsid w:val="00E17820"/>
    <w:rsid w:val="00E21C14"/>
    <w:rsid w:val="00E26D22"/>
    <w:rsid w:val="00E2712B"/>
    <w:rsid w:val="00E3184E"/>
    <w:rsid w:val="00E402D5"/>
    <w:rsid w:val="00E82EB2"/>
    <w:rsid w:val="00E91B70"/>
    <w:rsid w:val="00EC7E72"/>
    <w:rsid w:val="00EE1DA6"/>
    <w:rsid w:val="00EF5E29"/>
    <w:rsid w:val="00F0006B"/>
    <w:rsid w:val="00F02DA3"/>
    <w:rsid w:val="00F04C44"/>
    <w:rsid w:val="00F339F5"/>
    <w:rsid w:val="00F4386F"/>
    <w:rsid w:val="00F57431"/>
    <w:rsid w:val="00F750DE"/>
    <w:rsid w:val="00FA1828"/>
    <w:rsid w:val="00FA678D"/>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3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 w:type="character" w:styleId="Refdecomentario">
    <w:name w:val="annotation reference"/>
    <w:basedOn w:val="Fuentedeprrafopredeter"/>
    <w:uiPriority w:val="99"/>
    <w:semiHidden/>
    <w:unhideWhenUsed/>
    <w:rsid w:val="00A037B1"/>
    <w:rPr>
      <w:sz w:val="16"/>
      <w:szCs w:val="16"/>
    </w:rPr>
  </w:style>
  <w:style w:type="paragraph" w:styleId="Textocomentario">
    <w:name w:val="annotation text"/>
    <w:basedOn w:val="Normal"/>
    <w:link w:val="TextocomentarioCar"/>
    <w:uiPriority w:val="99"/>
    <w:semiHidden/>
    <w:unhideWhenUsed/>
    <w:rsid w:val="00A037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37B1"/>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A037B1"/>
    <w:rPr>
      <w:b/>
      <w:bCs/>
    </w:rPr>
  </w:style>
  <w:style w:type="character" w:customStyle="1" w:styleId="AsuntodelcomentarioCar">
    <w:name w:val="Asunto del comentario Car"/>
    <w:basedOn w:val="TextocomentarioCar"/>
    <w:link w:val="Asuntodelcomentario"/>
    <w:uiPriority w:val="99"/>
    <w:semiHidden/>
    <w:rsid w:val="00A037B1"/>
    <w:rPr>
      <w:rFonts w:ascii="Arial" w:hAnsi="Arial" w:cs="Arial"/>
      <w:b/>
      <w:bCs/>
      <w:sz w:val="20"/>
      <w:szCs w:val="20"/>
    </w:rPr>
  </w:style>
  <w:style w:type="paragraph" w:styleId="Textonotapie">
    <w:name w:val="footnote text"/>
    <w:basedOn w:val="Normal"/>
    <w:link w:val="TextonotapieCar"/>
    <w:uiPriority w:val="99"/>
    <w:semiHidden/>
    <w:unhideWhenUsed/>
    <w:rsid w:val="000138B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138B8"/>
    <w:rPr>
      <w:rFonts w:ascii="Arial" w:hAnsi="Arial" w:cs="Arial"/>
      <w:sz w:val="20"/>
      <w:szCs w:val="20"/>
    </w:rPr>
  </w:style>
  <w:style w:type="character" w:styleId="Refdenotaalpie">
    <w:name w:val="footnote reference"/>
    <w:basedOn w:val="Fuentedeprrafopredeter"/>
    <w:uiPriority w:val="99"/>
    <w:semiHidden/>
    <w:unhideWhenUsed/>
    <w:rsid w:val="000138B8"/>
    <w:rPr>
      <w:vertAlign w:val="superscript"/>
    </w:rPr>
  </w:style>
  <w:style w:type="character" w:styleId="Mencinsinresolver">
    <w:name w:val="Unresolved Mention"/>
    <w:basedOn w:val="Fuentedeprrafopredeter"/>
    <w:uiPriority w:val="99"/>
    <w:semiHidden/>
    <w:unhideWhenUsed/>
    <w:rsid w:val="00650787"/>
    <w:rPr>
      <w:color w:val="605E5C"/>
      <w:shd w:val="clear" w:color="auto" w:fill="E1DFDD"/>
    </w:rPr>
  </w:style>
  <w:style w:type="paragraph" w:customStyle="1" w:styleId="Textoindependiente1">
    <w:name w:val="Texto independiente1"/>
    <w:basedOn w:val="Normal"/>
    <w:link w:val="TextoindependienteChar"/>
    <w:qFormat/>
    <w:rsid w:val="007D3BB0"/>
    <w:pPr>
      <w:numPr>
        <w:ilvl w:val="12"/>
      </w:numPr>
      <w:spacing w:after="120" w:line="360" w:lineRule="auto"/>
    </w:pPr>
    <w:rPr>
      <w:rFonts w:eastAsia="Times New Roman" w:cs="Times New Roman"/>
      <w:sz w:val="22"/>
      <w:shd w:val="clear" w:color="auto" w:fill="auto"/>
      <w:lang w:eastAsia="es-ES"/>
    </w:rPr>
  </w:style>
  <w:style w:type="character" w:customStyle="1" w:styleId="TextoindependienteChar">
    <w:name w:val="Texto independiente Char"/>
    <w:basedOn w:val="Fuentedeprrafopredeter"/>
    <w:link w:val="Textoindependiente1"/>
    <w:rsid w:val="007D3BB0"/>
    <w:rPr>
      <w:rFonts w:ascii="Arial" w:eastAsia="Times New Roman" w:hAnsi="Arial" w:cs="Times New Roman"/>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883253474">
      <w:bodyDiv w:val="1"/>
      <w:marLeft w:val="0"/>
      <w:marRight w:val="0"/>
      <w:marTop w:val="0"/>
      <w:marBottom w:val="0"/>
      <w:divBdr>
        <w:top w:val="none" w:sz="0" w:space="0" w:color="auto"/>
        <w:left w:val="none" w:sz="0" w:space="0" w:color="auto"/>
        <w:bottom w:val="none" w:sz="0" w:space="0" w:color="auto"/>
        <w:right w:val="none" w:sz="0" w:space="0" w:color="auto"/>
      </w:divBdr>
    </w:div>
    <w:div w:id="985276305">
      <w:bodyDiv w:val="1"/>
      <w:marLeft w:val="0"/>
      <w:marRight w:val="0"/>
      <w:marTop w:val="0"/>
      <w:marBottom w:val="0"/>
      <w:divBdr>
        <w:top w:val="none" w:sz="0" w:space="0" w:color="auto"/>
        <w:left w:val="none" w:sz="0" w:space="0" w:color="auto"/>
        <w:bottom w:val="none" w:sz="0" w:space="0" w:color="auto"/>
        <w:right w:val="none" w:sz="0" w:space="0" w:color="auto"/>
      </w:divBdr>
    </w:div>
    <w:div w:id="1155609409">
      <w:bodyDiv w:val="1"/>
      <w:marLeft w:val="0"/>
      <w:marRight w:val="0"/>
      <w:marTop w:val="0"/>
      <w:marBottom w:val="0"/>
      <w:divBdr>
        <w:top w:val="none" w:sz="0" w:space="0" w:color="auto"/>
        <w:left w:val="none" w:sz="0" w:space="0" w:color="auto"/>
        <w:bottom w:val="none" w:sz="0" w:space="0" w:color="auto"/>
        <w:right w:val="none" w:sz="0" w:space="0" w:color="auto"/>
      </w:divBdr>
    </w:div>
    <w:div w:id="1678801824">
      <w:bodyDiv w:val="1"/>
      <w:marLeft w:val="0"/>
      <w:marRight w:val="0"/>
      <w:marTop w:val="0"/>
      <w:marBottom w:val="0"/>
      <w:divBdr>
        <w:top w:val="none" w:sz="0" w:space="0" w:color="auto"/>
        <w:left w:val="none" w:sz="0" w:space="0" w:color="auto"/>
        <w:bottom w:val="none" w:sz="0" w:space="0" w:color="auto"/>
        <w:right w:val="none" w:sz="0" w:space="0" w:color="auto"/>
      </w:divBdr>
    </w:div>
    <w:div w:id="1753040238">
      <w:bodyDiv w:val="1"/>
      <w:marLeft w:val="0"/>
      <w:marRight w:val="0"/>
      <w:marTop w:val="0"/>
      <w:marBottom w:val="0"/>
      <w:divBdr>
        <w:top w:val="none" w:sz="0" w:space="0" w:color="auto"/>
        <w:left w:val="none" w:sz="0" w:space="0" w:color="auto"/>
        <w:bottom w:val="none" w:sz="0" w:space="0" w:color="auto"/>
        <w:right w:val="none" w:sz="0" w:space="0" w:color="auto"/>
      </w:divBdr>
    </w:div>
    <w:div w:id="1760834516">
      <w:bodyDiv w:val="1"/>
      <w:marLeft w:val="0"/>
      <w:marRight w:val="0"/>
      <w:marTop w:val="0"/>
      <w:marBottom w:val="0"/>
      <w:divBdr>
        <w:top w:val="none" w:sz="0" w:space="0" w:color="auto"/>
        <w:left w:val="none" w:sz="0" w:space="0" w:color="auto"/>
        <w:bottom w:val="none" w:sz="0" w:space="0" w:color="auto"/>
        <w:right w:val="none" w:sz="0" w:space="0" w:color="auto"/>
      </w:divBdr>
    </w:div>
    <w:div w:id="1825583165">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879007661">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sace.army.mil/" TargetMode="External"/><Relationship Id="rId18" Type="http://schemas.openxmlformats.org/officeDocument/2006/relationships/hyperlink" Target="https://www.fyccorp.com/articulo-pruebas-de-software" TargetMode="External"/><Relationship Id="rId26" Type="http://schemas.openxmlformats.org/officeDocument/2006/relationships/hyperlink" Target="https://concepto.de/problema/" TargetMode="External"/><Relationship Id="rId39" Type="http://schemas.openxmlformats.org/officeDocument/2006/relationships/fontTable" Target="fontTable.xml"/><Relationship Id="rId21" Type="http://schemas.openxmlformats.org/officeDocument/2006/relationships/hyperlink" Target="https://www.ecured.cu/index.php?title=Instrucciones&amp;action=edit&amp;redlink=1" TargetMode="External"/><Relationship Id="rId34" Type="http://schemas.openxmlformats.org/officeDocument/2006/relationships/image" Target="media/image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tudelft.nl/" TargetMode="External"/><Relationship Id="rId20" Type="http://schemas.openxmlformats.org/officeDocument/2006/relationships/hyperlink" Target="https://www.ecured.cu/Aplicaciones" TargetMode="External"/><Relationship Id="rId29" Type="http://schemas.openxmlformats.org/officeDocument/2006/relationships/diagramQuickStyle" Target="diagrams/quickStyle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concepto.de/ser-humano/" TargetMode="External"/><Relationship Id="rId32" Type="http://schemas.openxmlformats.org/officeDocument/2006/relationships/image" Target="media/image2.jpeg"/><Relationship Id="rId37" Type="http://schemas.openxmlformats.org/officeDocument/2006/relationships/image" Target="media/image6.jpe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unesco-ihe.org/" TargetMode="External"/><Relationship Id="rId23" Type="http://schemas.openxmlformats.org/officeDocument/2006/relationships/hyperlink" Target="https://concepto.de/conocimiento-cientifico/" TargetMode="External"/><Relationship Id="rId28" Type="http://schemas.openxmlformats.org/officeDocument/2006/relationships/diagramLayout" Target="diagrams/layout1.xml"/><Relationship Id="rId36"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hyperlink" Target="https://www.ecured.cu/Programas" TargetMode="External"/><Relationship Id="rId31"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ec.europa.eu/research/fp7/index_en.cfm" TargetMode="External"/><Relationship Id="rId22" Type="http://schemas.openxmlformats.org/officeDocument/2006/relationships/hyperlink" Target="https://concepto.de/que-es-un-conjunt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oleObject" Target="embeddings/oleObject1.bin"/><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www.miami.edu/" TargetMode="External"/><Relationship Id="rId25" Type="http://schemas.openxmlformats.org/officeDocument/2006/relationships/hyperlink" Target="https://concepto.de/objetivo/" TargetMode="External"/><Relationship Id="rId33" Type="http://schemas.openxmlformats.org/officeDocument/2006/relationships/image" Target="media/image3.png"/><Relationship Id="rId38" Type="http://schemas.openxmlformats.org/officeDocument/2006/relationships/image" Target="media/image7.png"/></Relationships>
</file>

<file path=word/_rels/footnotes.xml.rels><?xml version="1.0" encoding="UTF-8" standalone="yes"?>
<Relationships xmlns="http://schemas.openxmlformats.org/package/2006/relationships"><Relationship Id="rId3" Type="http://schemas.openxmlformats.org/officeDocument/2006/relationships/hyperlink" Target="https://oss.deltares.nl/web/xbeach/" TargetMode="External"/><Relationship Id="rId2" Type="http://schemas.openxmlformats.org/officeDocument/2006/relationships/hyperlink" Target="https://www.dhigroup.com/technologies/mikepoweredbydhi" TargetMode="External"/><Relationship Id="rId1" Type="http://schemas.openxmlformats.org/officeDocument/2006/relationships/hyperlink" Target="https://oss.deltares.nl/web/delft3d"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4</TotalTime>
  <Pages>35</Pages>
  <Words>11585</Words>
  <Characters>63720</Characters>
  <Application>Microsoft Office Word</Application>
  <DocSecurity>0</DocSecurity>
  <Lines>531</Lines>
  <Paragraphs>1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75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 Cabrera</dc:creator>
  <cp:lastModifiedBy>TitoCode</cp:lastModifiedBy>
  <cp:revision>115</cp:revision>
  <dcterms:created xsi:type="dcterms:W3CDTF">2024-03-29T01:24:00Z</dcterms:created>
  <dcterms:modified xsi:type="dcterms:W3CDTF">2025-01-11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yqMIT3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